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77C7563" w14:textId="2FC2D914" w:rsidR="000B0F90" w:rsidRDefault="008153EC" w:rsidP="000B0F90">
      <w:pPr>
        <w:pStyle w:val="Heading2"/>
      </w:pPr>
      <w:r>
        <w:t>Feedback Collection Tools</w:t>
      </w:r>
    </w:p>
    <w:p w14:paraId="0C6592F1" w14:textId="0753C674" w:rsidR="008153EC" w:rsidRDefault="00054753" w:rsidP="008153EC">
      <w:r>
        <w:t>There are many different classes of feedback collection tools for collecting design feedback in an online context.</w:t>
      </w:r>
      <w:r w:rsidR="00C44235">
        <w:t xml:space="preserve"> Tools such as Redpen.io and Adobe Acrobat require a feedback provider to first select a region of the design before they are able to enter feedback</w:t>
      </w:r>
      <w:r w:rsidR="0014405C">
        <w:t xml:space="preserve"> </w:t>
      </w:r>
      <w:r w:rsidR="0014405C">
        <w:fldChar w:fldCharType="begin"/>
      </w:r>
      <w:r w:rsidR="0014405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14405C">
        <w:fldChar w:fldCharType="separate"/>
      </w:r>
      <w:r w:rsidR="0014405C">
        <w:rPr>
          <w:noProof/>
        </w:rPr>
        <w:t>[13, 16]</w:t>
      </w:r>
      <w:r w:rsidR="0014405C">
        <w:fldChar w:fldCharType="end"/>
      </w:r>
      <w:r w:rsidR="0014405C">
        <w:t xml:space="preserve">. This is in contrast to tools such as Reddit and Dribble which do not require the feedback provider to annotate the design before they are able to begin generating feedback </w:t>
      </w:r>
      <w:r w:rsidR="0014405C">
        <w:fldChar w:fldCharType="begin"/>
      </w:r>
      <w:r w:rsidR="0014405C">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14405C">
        <w:fldChar w:fldCharType="separate"/>
      </w:r>
      <w:r w:rsidR="0014405C">
        <w:rPr>
          <w:noProof/>
        </w:rPr>
        <w:t>[12, 14]</w:t>
      </w:r>
      <w:r w:rsidR="0014405C">
        <w:fldChar w:fldCharType="end"/>
      </w:r>
      <w:r w:rsidR="0014405C">
        <w:t>.</w:t>
      </w:r>
    </w:p>
    <w:p w14:paraId="58DF905A" w14:textId="49042F63" w:rsidR="00A123E9" w:rsidRDefault="0014405C" w:rsidP="00A123E9">
      <w:r>
        <w:t>In using Adobe Acrobat or email in generating feedback for a specific design, feedback providers have no access to the history of feedback that the design might have already received.</w:t>
      </w:r>
      <w:r w:rsidR="0051132C">
        <w:t xml:space="preserve"> </w:t>
      </w:r>
      <w:r w:rsidR="00637F04">
        <w:t>Tools such as Redpen.io and Reddit however reveal to the feedback provider the history of feedback that the design has already generated.</w:t>
      </w:r>
    </w:p>
    <w:p w14:paraId="106A413D" w14:textId="0C1F7BD9" w:rsidR="00256C00" w:rsidRDefault="00256C00" w:rsidP="00A123E9">
      <w:r>
        <w:t>However,</w:t>
      </w:r>
      <w:r w:rsidR="00FA1878">
        <w:t xml:space="preserve"> there is no prior work on how these different classes of feedback collection tools influence the feedback generated. Our work addresses this gap. </w:t>
      </w:r>
    </w:p>
    <w:p w14:paraId="6D1AF4B9" w14:textId="1FA002FF" w:rsidR="009E290F" w:rsidRDefault="009E290F" w:rsidP="009E290F">
      <w:pPr>
        <w:pStyle w:val="Heading2"/>
      </w:pPr>
      <w:r>
        <w:lastRenderedPageBreak/>
        <w:t>Studies of Crowd Feedback Systems</w:t>
      </w:r>
    </w:p>
    <w:p w14:paraId="10BE6F85" w14:textId="1D9038C8" w:rsidR="00E8203E" w:rsidRPr="00E8203E"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Systems such as Voyant</w:t>
      </w:r>
      <w:r w:rsidR="00D40955">
        <w:t xml:space="preserve"> and CrowdCrit</w:t>
      </w:r>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714548">
        <w:t xml:space="preserve">. </w:t>
      </w:r>
      <w:r w:rsidR="00437DAB">
        <w:t xml:space="preserve"> </w:t>
      </w:r>
      <w:r w:rsidR="00D40955">
        <w:t xml:space="preserve">Critiki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40955">
        <w:t xml:space="preserve">.  </w:t>
      </w:r>
    </w:p>
    <w:p w14:paraId="19E8C81D" w14:textId="02F1B525" w:rsidR="00D527C6" w:rsidRPr="00D527C6" w:rsidRDefault="00D40955" w:rsidP="00D527C6">
      <w:r>
        <w:t xml:space="preserve">But what none of these studied did is compare spatial and non-spatial interfaces. These systems also do not grant feedback providers access to history feedback that others have generated for the same design. </w:t>
      </w:r>
      <w:r w:rsidR="00BA6268">
        <w:t xml:space="preserve">In our work, </w:t>
      </w:r>
      <w:r w:rsidR="00316F14">
        <w:t>we collect empirical evidence on how these factors influence the generated feedback. This knowledge will provide crowd feedback system implementers with insights on how their design decisions influence the generated feedback.</w:t>
      </w:r>
    </w:p>
    <w:p w14:paraId="63C39D9C" w14:textId="3FDF8B27" w:rsidR="00D527C6" w:rsidRDefault="00D527C6" w:rsidP="00D527C6">
      <w:pPr>
        <w:pStyle w:val="Heading1"/>
      </w:pPr>
      <w:r>
        <w:t>M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7E7F7FAA" w14:textId="2DA2659E" w:rsidR="00CA6474" w:rsidRP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p>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lastRenderedPageBreak/>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6C1FA195"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5FE25501" w14:textId="45AF1A88" w:rsidR="00682A84"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0356BC4A" w14:textId="77777777" w:rsidR="0011749E" w:rsidRDefault="0011749E" w:rsidP="00184D59">
      <w:pPr>
        <w:rPr>
          <w:i/>
        </w:rPr>
      </w:pPr>
    </w:p>
    <w:p w14:paraId="6002A08E" w14:textId="5FD646BE" w:rsidR="00A7704F" w:rsidRDefault="000A249C" w:rsidP="0011749E">
      <w:pPr>
        <w:spacing w:after="0"/>
        <w:rPr>
          <w:i/>
        </w:rPr>
      </w:pPr>
      <w:r>
        <w:rPr>
          <w:i/>
        </w:rPr>
        <w:lastRenderedPageBreak/>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p w14:paraId="1F6D2532" w14:textId="5E75E12F" w:rsidR="00D86D27" w:rsidRPr="00F55212" w:rsidRDefault="00A5234A" w:rsidP="0046489D">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7C691768" w:rsidR="00D34CFE" w:rsidRDefault="007A1B52" w:rsidP="00F7165F">
      <w:pPr>
        <w:spacing w:after="0"/>
        <w:rPr>
          <w:i/>
        </w:rPr>
      </w:pPr>
      <w:r>
        <w:rPr>
          <w:i/>
        </w:rPr>
        <w:lastRenderedPageBreak/>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39A1C7CF" w:rsidR="0031442B" w:rsidRDefault="00B41075" w:rsidP="000B2839">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A6674E">
        <w:t xml:space="preserve"> </w:t>
      </w:r>
    </w:p>
    <w:tbl>
      <w:tblPr>
        <w:tblStyle w:val="TableGrid"/>
        <w:tblpPr w:leftFromText="180" w:rightFromText="180" w:vertAnchor="text" w:horzAnchor="page" w:tblpX="1090" w:tblpY="190"/>
        <w:tblW w:w="10440" w:type="dxa"/>
        <w:tblLayout w:type="fixed"/>
        <w:tblLook w:val="04A0" w:firstRow="1" w:lastRow="0" w:firstColumn="1" w:lastColumn="0" w:noHBand="0" w:noVBand="1"/>
      </w:tblPr>
      <w:tblGrid>
        <w:gridCol w:w="1530"/>
        <w:gridCol w:w="2160"/>
        <w:gridCol w:w="2160"/>
        <w:gridCol w:w="2070"/>
        <w:gridCol w:w="1710"/>
        <w:gridCol w:w="810"/>
      </w:tblGrid>
      <w:tr w:rsidR="0031442B" w:rsidRPr="006456F6" w14:paraId="7A7F3771" w14:textId="77777777" w:rsidTr="00635250">
        <w:tc>
          <w:tcPr>
            <w:tcW w:w="1530" w:type="dxa"/>
          </w:tcPr>
          <w:p w14:paraId="16098374" w14:textId="77777777" w:rsidR="0031442B" w:rsidRPr="006456F6" w:rsidRDefault="0031442B" w:rsidP="00635250">
            <w:pPr>
              <w:jc w:val="center"/>
              <w:rPr>
                <w:sz w:val="18"/>
                <w:szCs w:val="18"/>
              </w:rPr>
            </w:pPr>
            <w:r w:rsidRPr="006456F6">
              <w:rPr>
                <w:b/>
                <w:sz w:val="18"/>
                <w:szCs w:val="18"/>
              </w:rPr>
              <w:t>Category</w:t>
            </w:r>
          </w:p>
        </w:tc>
        <w:tc>
          <w:tcPr>
            <w:tcW w:w="8100" w:type="dxa"/>
            <w:gridSpan w:val="4"/>
          </w:tcPr>
          <w:p w14:paraId="0604AAE6" w14:textId="77777777" w:rsidR="0031442B" w:rsidRPr="006456F6" w:rsidRDefault="0031442B" w:rsidP="00635250">
            <w:pPr>
              <w:jc w:val="center"/>
              <w:rPr>
                <w:sz w:val="18"/>
                <w:szCs w:val="18"/>
              </w:rPr>
            </w:pPr>
            <w:r w:rsidRPr="006456F6">
              <w:rPr>
                <w:b/>
                <w:sz w:val="18"/>
                <w:szCs w:val="18"/>
              </w:rPr>
              <w:t>Condition</w:t>
            </w:r>
          </w:p>
        </w:tc>
        <w:tc>
          <w:tcPr>
            <w:tcW w:w="810" w:type="dxa"/>
          </w:tcPr>
          <w:p w14:paraId="7C1CDE0B" w14:textId="77777777" w:rsidR="0031442B" w:rsidRPr="006456F6" w:rsidRDefault="0031442B" w:rsidP="00635250">
            <w:pPr>
              <w:jc w:val="center"/>
              <w:rPr>
                <w:b/>
                <w:sz w:val="18"/>
                <w:szCs w:val="18"/>
              </w:rPr>
            </w:pPr>
            <w:r>
              <w:rPr>
                <w:b/>
                <w:sz w:val="18"/>
                <w:szCs w:val="18"/>
              </w:rPr>
              <w:t>Total</w:t>
            </w:r>
          </w:p>
        </w:tc>
      </w:tr>
      <w:tr w:rsidR="0031442B" w:rsidRPr="006456F6" w14:paraId="009FA97A" w14:textId="77777777" w:rsidTr="00635250">
        <w:trPr>
          <w:trHeight w:val="287"/>
        </w:trPr>
        <w:tc>
          <w:tcPr>
            <w:tcW w:w="1530" w:type="dxa"/>
          </w:tcPr>
          <w:p w14:paraId="7D7ED62B" w14:textId="77777777" w:rsidR="0031442B" w:rsidRPr="006456F6" w:rsidRDefault="0031442B" w:rsidP="00635250">
            <w:pPr>
              <w:rPr>
                <w:sz w:val="18"/>
                <w:szCs w:val="18"/>
              </w:rPr>
            </w:pPr>
          </w:p>
        </w:tc>
        <w:tc>
          <w:tcPr>
            <w:tcW w:w="2160" w:type="dxa"/>
          </w:tcPr>
          <w:p w14:paraId="05EB3406" w14:textId="77777777" w:rsidR="0031442B" w:rsidRPr="007F0BDF" w:rsidRDefault="0031442B" w:rsidP="00635250">
            <w:pPr>
              <w:jc w:val="center"/>
              <w:rPr>
                <w:b/>
                <w:sz w:val="18"/>
                <w:szCs w:val="18"/>
              </w:rPr>
            </w:pPr>
            <w:r w:rsidRPr="007F0BDF">
              <w:rPr>
                <w:b/>
                <w:sz w:val="18"/>
                <w:szCs w:val="18"/>
              </w:rPr>
              <w:t>Non-spatial, No History</w:t>
            </w:r>
          </w:p>
        </w:tc>
        <w:tc>
          <w:tcPr>
            <w:tcW w:w="2160" w:type="dxa"/>
          </w:tcPr>
          <w:p w14:paraId="2B377C29" w14:textId="77777777" w:rsidR="0031442B" w:rsidRPr="007F0BDF" w:rsidRDefault="0031442B" w:rsidP="00635250">
            <w:pPr>
              <w:jc w:val="center"/>
              <w:rPr>
                <w:b/>
                <w:sz w:val="18"/>
                <w:szCs w:val="18"/>
              </w:rPr>
            </w:pPr>
            <w:r w:rsidRPr="007F0BDF">
              <w:rPr>
                <w:b/>
                <w:sz w:val="18"/>
                <w:szCs w:val="18"/>
              </w:rPr>
              <w:t>Non-spatial, History</w:t>
            </w:r>
          </w:p>
        </w:tc>
        <w:tc>
          <w:tcPr>
            <w:tcW w:w="2070" w:type="dxa"/>
          </w:tcPr>
          <w:p w14:paraId="0AA2EA4B" w14:textId="77777777" w:rsidR="0031442B" w:rsidRPr="007F0BDF" w:rsidRDefault="0031442B" w:rsidP="00635250">
            <w:pPr>
              <w:jc w:val="center"/>
              <w:rPr>
                <w:b/>
                <w:sz w:val="18"/>
                <w:szCs w:val="18"/>
              </w:rPr>
            </w:pPr>
            <w:r w:rsidRPr="007F0BDF">
              <w:rPr>
                <w:b/>
                <w:sz w:val="18"/>
                <w:szCs w:val="18"/>
              </w:rPr>
              <w:t>Spatial, No History</w:t>
            </w:r>
          </w:p>
        </w:tc>
        <w:tc>
          <w:tcPr>
            <w:tcW w:w="1710" w:type="dxa"/>
          </w:tcPr>
          <w:p w14:paraId="2702F7F8" w14:textId="77777777" w:rsidR="0031442B" w:rsidRPr="007F0BDF" w:rsidRDefault="0031442B" w:rsidP="00635250">
            <w:pPr>
              <w:jc w:val="center"/>
              <w:rPr>
                <w:b/>
                <w:sz w:val="18"/>
                <w:szCs w:val="18"/>
              </w:rPr>
            </w:pPr>
            <w:r w:rsidRPr="007F0BDF">
              <w:rPr>
                <w:b/>
                <w:sz w:val="18"/>
                <w:szCs w:val="18"/>
              </w:rPr>
              <w:t>Spatial, History</w:t>
            </w:r>
          </w:p>
        </w:tc>
        <w:tc>
          <w:tcPr>
            <w:tcW w:w="810" w:type="dxa"/>
          </w:tcPr>
          <w:p w14:paraId="37EFABD4" w14:textId="77777777" w:rsidR="0031442B" w:rsidRPr="007F0BDF" w:rsidRDefault="0031442B" w:rsidP="00635250">
            <w:pPr>
              <w:jc w:val="center"/>
              <w:rPr>
                <w:b/>
                <w:sz w:val="18"/>
                <w:szCs w:val="18"/>
              </w:rPr>
            </w:pPr>
          </w:p>
        </w:tc>
      </w:tr>
      <w:tr w:rsidR="0031442B" w:rsidRPr="006456F6" w14:paraId="230DF260" w14:textId="77777777" w:rsidTr="00635250">
        <w:trPr>
          <w:trHeight w:val="269"/>
        </w:trPr>
        <w:tc>
          <w:tcPr>
            <w:tcW w:w="1530" w:type="dxa"/>
          </w:tcPr>
          <w:p w14:paraId="08356F69" w14:textId="77777777" w:rsidR="0031442B" w:rsidRPr="006456F6" w:rsidRDefault="0031442B" w:rsidP="00635250">
            <w:pPr>
              <w:rPr>
                <w:sz w:val="18"/>
                <w:szCs w:val="18"/>
              </w:rPr>
            </w:pPr>
            <w:r w:rsidRPr="006456F6">
              <w:rPr>
                <w:sz w:val="18"/>
                <w:szCs w:val="18"/>
              </w:rPr>
              <w:t>Judgement</w:t>
            </w:r>
          </w:p>
        </w:tc>
        <w:tc>
          <w:tcPr>
            <w:tcW w:w="2160" w:type="dxa"/>
          </w:tcPr>
          <w:p w14:paraId="04FFCA91" w14:textId="77777777" w:rsidR="0031442B" w:rsidRPr="007F0BDF" w:rsidRDefault="0031442B" w:rsidP="00635250">
            <w:pPr>
              <w:jc w:val="center"/>
              <w:rPr>
                <w:sz w:val="18"/>
                <w:szCs w:val="18"/>
              </w:rPr>
            </w:pPr>
            <w:r>
              <w:rPr>
                <w:sz w:val="18"/>
                <w:szCs w:val="18"/>
              </w:rPr>
              <w:t>47.2% (151)</w:t>
            </w:r>
          </w:p>
        </w:tc>
        <w:tc>
          <w:tcPr>
            <w:tcW w:w="2160" w:type="dxa"/>
          </w:tcPr>
          <w:p w14:paraId="640ADD3A" w14:textId="77777777" w:rsidR="0031442B" w:rsidRPr="00F74B3A" w:rsidRDefault="0031442B" w:rsidP="00635250">
            <w:pPr>
              <w:jc w:val="center"/>
              <w:rPr>
                <w:sz w:val="18"/>
                <w:szCs w:val="18"/>
              </w:rPr>
            </w:pPr>
            <w:r w:rsidRPr="00F74B3A">
              <w:rPr>
                <w:sz w:val="18"/>
                <w:szCs w:val="18"/>
              </w:rPr>
              <w:t>53.8% (164)</w:t>
            </w:r>
          </w:p>
        </w:tc>
        <w:tc>
          <w:tcPr>
            <w:tcW w:w="2070" w:type="dxa"/>
          </w:tcPr>
          <w:p w14:paraId="0FD5D347" w14:textId="77777777" w:rsidR="0031442B" w:rsidRPr="00F74B3A" w:rsidRDefault="0031442B" w:rsidP="00635250">
            <w:pPr>
              <w:jc w:val="center"/>
              <w:rPr>
                <w:sz w:val="18"/>
                <w:szCs w:val="18"/>
              </w:rPr>
            </w:pPr>
            <w:r w:rsidRPr="00F74B3A">
              <w:rPr>
                <w:sz w:val="18"/>
                <w:szCs w:val="18"/>
              </w:rPr>
              <w:t>44.9% (151)</w:t>
            </w:r>
          </w:p>
        </w:tc>
        <w:tc>
          <w:tcPr>
            <w:tcW w:w="1710" w:type="dxa"/>
          </w:tcPr>
          <w:p w14:paraId="1916F475" w14:textId="77777777" w:rsidR="0031442B" w:rsidRPr="00F74B3A" w:rsidRDefault="0031442B" w:rsidP="00635250">
            <w:pPr>
              <w:jc w:val="center"/>
              <w:rPr>
                <w:sz w:val="18"/>
                <w:szCs w:val="18"/>
              </w:rPr>
            </w:pPr>
            <w:r w:rsidRPr="00F74B3A">
              <w:rPr>
                <w:sz w:val="18"/>
                <w:szCs w:val="18"/>
              </w:rPr>
              <w:t>44.1% (154)</w:t>
            </w:r>
          </w:p>
        </w:tc>
        <w:tc>
          <w:tcPr>
            <w:tcW w:w="810" w:type="dxa"/>
          </w:tcPr>
          <w:p w14:paraId="20ACDFAF" w14:textId="77777777" w:rsidR="0031442B" w:rsidRPr="00F74B3A" w:rsidRDefault="0031442B" w:rsidP="00635250">
            <w:pPr>
              <w:jc w:val="center"/>
              <w:rPr>
                <w:sz w:val="18"/>
                <w:szCs w:val="18"/>
              </w:rPr>
            </w:pPr>
            <w:r w:rsidRPr="00F74B3A">
              <w:rPr>
                <w:sz w:val="18"/>
                <w:szCs w:val="18"/>
              </w:rPr>
              <w:t>620</w:t>
            </w:r>
          </w:p>
        </w:tc>
      </w:tr>
      <w:tr w:rsidR="0031442B" w:rsidRPr="006456F6" w14:paraId="398ED217" w14:textId="77777777" w:rsidTr="00635250">
        <w:tc>
          <w:tcPr>
            <w:tcW w:w="1530" w:type="dxa"/>
          </w:tcPr>
          <w:p w14:paraId="69181062" w14:textId="77777777" w:rsidR="0031442B" w:rsidRPr="006456F6" w:rsidRDefault="0031442B" w:rsidP="00635250">
            <w:pPr>
              <w:rPr>
                <w:sz w:val="18"/>
                <w:szCs w:val="18"/>
              </w:rPr>
            </w:pPr>
            <w:r w:rsidRPr="006456F6">
              <w:rPr>
                <w:sz w:val="18"/>
                <w:szCs w:val="18"/>
              </w:rPr>
              <w:t>Recommendation</w:t>
            </w:r>
          </w:p>
        </w:tc>
        <w:tc>
          <w:tcPr>
            <w:tcW w:w="2160" w:type="dxa"/>
          </w:tcPr>
          <w:p w14:paraId="5B3972B1" w14:textId="77777777" w:rsidR="0031442B" w:rsidRPr="007F0BDF" w:rsidRDefault="0031442B" w:rsidP="00635250">
            <w:pPr>
              <w:jc w:val="center"/>
              <w:rPr>
                <w:sz w:val="18"/>
                <w:szCs w:val="18"/>
              </w:rPr>
            </w:pPr>
            <w:r>
              <w:rPr>
                <w:sz w:val="18"/>
                <w:szCs w:val="18"/>
              </w:rPr>
              <w:t>39.4% (126)</w:t>
            </w:r>
          </w:p>
        </w:tc>
        <w:tc>
          <w:tcPr>
            <w:tcW w:w="2160" w:type="dxa"/>
          </w:tcPr>
          <w:p w14:paraId="45F1CA24" w14:textId="77777777" w:rsidR="0031442B" w:rsidRPr="00F74B3A" w:rsidRDefault="0031442B" w:rsidP="00635250">
            <w:pPr>
              <w:jc w:val="center"/>
              <w:rPr>
                <w:sz w:val="18"/>
                <w:szCs w:val="18"/>
              </w:rPr>
            </w:pPr>
            <w:r w:rsidRPr="00F74B3A">
              <w:rPr>
                <w:sz w:val="18"/>
                <w:szCs w:val="18"/>
              </w:rPr>
              <w:t>32.1% (98)</w:t>
            </w:r>
          </w:p>
        </w:tc>
        <w:tc>
          <w:tcPr>
            <w:tcW w:w="2070" w:type="dxa"/>
          </w:tcPr>
          <w:p w14:paraId="67E498BF" w14:textId="77777777" w:rsidR="0031442B" w:rsidRPr="00F74B3A" w:rsidRDefault="0031442B" w:rsidP="00635250">
            <w:pPr>
              <w:jc w:val="center"/>
              <w:rPr>
                <w:sz w:val="18"/>
                <w:szCs w:val="18"/>
              </w:rPr>
            </w:pPr>
            <w:r w:rsidRPr="00F74B3A">
              <w:rPr>
                <w:sz w:val="18"/>
                <w:szCs w:val="18"/>
              </w:rPr>
              <w:t>29.5% (99)</w:t>
            </w:r>
          </w:p>
        </w:tc>
        <w:tc>
          <w:tcPr>
            <w:tcW w:w="1710" w:type="dxa"/>
          </w:tcPr>
          <w:p w14:paraId="47C4D724" w14:textId="77777777" w:rsidR="0031442B" w:rsidRPr="00F74B3A" w:rsidRDefault="0031442B" w:rsidP="00635250">
            <w:pPr>
              <w:jc w:val="center"/>
              <w:rPr>
                <w:sz w:val="18"/>
                <w:szCs w:val="18"/>
              </w:rPr>
            </w:pPr>
            <w:r w:rsidRPr="00F74B3A">
              <w:rPr>
                <w:sz w:val="18"/>
                <w:szCs w:val="18"/>
              </w:rPr>
              <w:t>36.1% (126)</w:t>
            </w:r>
          </w:p>
        </w:tc>
        <w:tc>
          <w:tcPr>
            <w:tcW w:w="810" w:type="dxa"/>
          </w:tcPr>
          <w:p w14:paraId="657E4E4D" w14:textId="77777777" w:rsidR="0031442B" w:rsidRPr="00F74B3A" w:rsidRDefault="0031442B" w:rsidP="00635250">
            <w:pPr>
              <w:jc w:val="center"/>
              <w:rPr>
                <w:sz w:val="18"/>
                <w:szCs w:val="18"/>
              </w:rPr>
            </w:pPr>
            <w:r w:rsidRPr="00F74B3A">
              <w:rPr>
                <w:sz w:val="18"/>
                <w:szCs w:val="18"/>
              </w:rPr>
              <w:t>449</w:t>
            </w:r>
          </w:p>
        </w:tc>
      </w:tr>
      <w:tr w:rsidR="0031442B" w:rsidRPr="006456F6" w14:paraId="55D3768E" w14:textId="77777777" w:rsidTr="00635250">
        <w:tc>
          <w:tcPr>
            <w:tcW w:w="1530" w:type="dxa"/>
          </w:tcPr>
          <w:p w14:paraId="371E8855" w14:textId="77777777" w:rsidR="0031442B" w:rsidRPr="006456F6" w:rsidRDefault="0031442B" w:rsidP="00635250">
            <w:pPr>
              <w:rPr>
                <w:sz w:val="18"/>
                <w:szCs w:val="18"/>
              </w:rPr>
            </w:pPr>
            <w:r>
              <w:rPr>
                <w:sz w:val="18"/>
                <w:szCs w:val="18"/>
              </w:rPr>
              <w:t>Investigation</w:t>
            </w:r>
          </w:p>
        </w:tc>
        <w:tc>
          <w:tcPr>
            <w:tcW w:w="2160" w:type="dxa"/>
          </w:tcPr>
          <w:p w14:paraId="296105C3" w14:textId="77777777" w:rsidR="0031442B" w:rsidRPr="007F0BDF" w:rsidRDefault="0031442B" w:rsidP="00635250">
            <w:pPr>
              <w:jc w:val="center"/>
              <w:rPr>
                <w:sz w:val="18"/>
                <w:szCs w:val="18"/>
              </w:rPr>
            </w:pPr>
            <w:r>
              <w:rPr>
                <w:sz w:val="18"/>
                <w:szCs w:val="18"/>
              </w:rPr>
              <w:t>1.2% (4)</w:t>
            </w:r>
          </w:p>
        </w:tc>
        <w:tc>
          <w:tcPr>
            <w:tcW w:w="2160" w:type="dxa"/>
          </w:tcPr>
          <w:p w14:paraId="0A26DE5D" w14:textId="77777777" w:rsidR="0031442B" w:rsidRPr="00F74B3A" w:rsidRDefault="0031442B" w:rsidP="00635250">
            <w:pPr>
              <w:jc w:val="center"/>
              <w:rPr>
                <w:sz w:val="18"/>
                <w:szCs w:val="18"/>
              </w:rPr>
            </w:pPr>
            <w:r w:rsidRPr="00F74B3A">
              <w:rPr>
                <w:sz w:val="18"/>
                <w:szCs w:val="18"/>
              </w:rPr>
              <w:t>1.0% (3)</w:t>
            </w:r>
          </w:p>
        </w:tc>
        <w:tc>
          <w:tcPr>
            <w:tcW w:w="2070" w:type="dxa"/>
          </w:tcPr>
          <w:p w14:paraId="102D4511" w14:textId="77777777" w:rsidR="0031442B" w:rsidRPr="00F74B3A" w:rsidRDefault="0031442B" w:rsidP="00635250">
            <w:pPr>
              <w:jc w:val="center"/>
              <w:rPr>
                <w:sz w:val="18"/>
                <w:szCs w:val="18"/>
              </w:rPr>
            </w:pPr>
            <w:r w:rsidRPr="00F74B3A">
              <w:rPr>
                <w:sz w:val="18"/>
                <w:szCs w:val="18"/>
              </w:rPr>
              <w:t>4.5% (15)</w:t>
            </w:r>
          </w:p>
        </w:tc>
        <w:tc>
          <w:tcPr>
            <w:tcW w:w="1710" w:type="dxa"/>
          </w:tcPr>
          <w:p w14:paraId="33BF6841" w14:textId="77777777" w:rsidR="0031442B" w:rsidRPr="00F74B3A" w:rsidRDefault="0031442B" w:rsidP="00635250">
            <w:pPr>
              <w:jc w:val="center"/>
              <w:rPr>
                <w:sz w:val="18"/>
                <w:szCs w:val="18"/>
              </w:rPr>
            </w:pPr>
            <w:r w:rsidRPr="00F74B3A">
              <w:rPr>
                <w:sz w:val="18"/>
                <w:szCs w:val="18"/>
              </w:rPr>
              <w:t>3.2 % (11)</w:t>
            </w:r>
          </w:p>
        </w:tc>
        <w:tc>
          <w:tcPr>
            <w:tcW w:w="810" w:type="dxa"/>
          </w:tcPr>
          <w:p w14:paraId="510F5F9A" w14:textId="77777777" w:rsidR="0031442B" w:rsidRPr="00F74B3A" w:rsidRDefault="0031442B" w:rsidP="00635250">
            <w:pPr>
              <w:jc w:val="center"/>
              <w:rPr>
                <w:sz w:val="18"/>
                <w:szCs w:val="18"/>
              </w:rPr>
            </w:pPr>
            <w:r w:rsidRPr="00F74B3A">
              <w:rPr>
                <w:sz w:val="18"/>
                <w:szCs w:val="18"/>
              </w:rPr>
              <w:t>33</w:t>
            </w:r>
          </w:p>
        </w:tc>
      </w:tr>
      <w:tr w:rsidR="0031442B" w:rsidRPr="006456F6" w14:paraId="4D4D77F9" w14:textId="77777777" w:rsidTr="00635250">
        <w:tc>
          <w:tcPr>
            <w:tcW w:w="1530" w:type="dxa"/>
          </w:tcPr>
          <w:p w14:paraId="2C77F6BC" w14:textId="77777777" w:rsidR="0031442B" w:rsidRPr="006456F6" w:rsidRDefault="0031442B" w:rsidP="00635250">
            <w:pPr>
              <w:rPr>
                <w:sz w:val="18"/>
                <w:szCs w:val="18"/>
              </w:rPr>
            </w:pPr>
            <w:r>
              <w:rPr>
                <w:sz w:val="18"/>
                <w:szCs w:val="18"/>
              </w:rPr>
              <w:t>Interpretation</w:t>
            </w:r>
          </w:p>
        </w:tc>
        <w:tc>
          <w:tcPr>
            <w:tcW w:w="2160" w:type="dxa"/>
          </w:tcPr>
          <w:p w14:paraId="11415946" w14:textId="77777777" w:rsidR="0031442B" w:rsidRPr="007F0BDF" w:rsidRDefault="0031442B" w:rsidP="00635250">
            <w:pPr>
              <w:jc w:val="center"/>
              <w:rPr>
                <w:sz w:val="18"/>
                <w:szCs w:val="18"/>
              </w:rPr>
            </w:pPr>
            <w:r>
              <w:rPr>
                <w:sz w:val="18"/>
                <w:szCs w:val="18"/>
              </w:rPr>
              <w:t>2.8% (9)</w:t>
            </w:r>
          </w:p>
        </w:tc>
        <w:tc>
          <w:tcPr>
            <w:tcW w:w="2160" w:type="dxa"/>
          </w:tcPr>
          <w:p w14:paraId="130A9724" w14:textId="77777777" w:rsidR="0031442B" w:rsidRPr="00F74B3A" w:rsidRDefault="0031442B" w:rsidP="00635250">
            <w:pPr>
              <w:jc w:val="center"/>
              <w:rPr>
                <w:sz w:val="18"/>
                <w:szCs w:val="18"/>
              </w:rPr>
            </w:pPr>
            <w:r w:rsidRPr="00F74B3A">
              <w:rPr>
                <w:sz w:val="18"/>
                <w:szCs w:val="18"/>
              </w:rPr>
              <w:t>0.7% (2)</w:t>
            </w:r>
          </w:p>
        </w:tc>
        <w:tc>
          <w:tcPr>
            <w:tcW w:w="2070" w:type="dxa"/>
          </w:tcPr>
          <w:p w14:paraId="18550936" w14:textId="77777777" w:rsidR="0031442B" w:rsidRPr="00F74B3A" w:rsidRDefault="0031442B" w:rsidP="00635250">
            <w:pPr>
              <w:jc w:val="center"/>
              <w:rPr>
                <w:sz w:val="18"/>
                <w:szCs w:val="18"/>
              </w:rPr>
            </w:pPr>
            <w:r w:rsidRPr="00F74B3A">
              <w:rPr>
                <w:sz w:val="18"/>
                <w:szCs w:val="18"/>
              </w:rPr>
              <w:t>2.1% (7)</w:t>
            </w:r>
          </w:p>
        </w:tc>
        <w:tc>
          <w:tcPr>
            <w:tcW w:w="1710" w:type="dxa"/>
          </w:tcPr>
          <w:p w14:paraId="114F1AE3" w14:textId="77777777" w:rsidR="0031442B" w:rsidRPr="00F74B3A" w:rsidRDefault="0031442B" w:rsidP="00635250">
            <w:pPr>
              <w:jc w:val="center"/>
              <w:rPr>
                <w:sz w:val="18"/>
                <w:szCs w:val="18"/>
              </w:rPr>
            </w:pPr>
            <w:r w:rsidRPr="00F74B3A">
              <w:rPr>
                <w:sz w:val="18"/>
                <w:szCs w:val="18"/>
              </w:rPr>
              <w:t>1.7% (6)</w:t>
            </w:r>
          </w:p>
        </w:tc>
        <w:tc>
          <w:tcPr>
            <w:tcW w:w="810" w:type="dxa"/>
          </w:tcPr>
          <w:p w14:paraId="22C727C5" w14:textId="77777777" w:rsidR="0031442B" w:rsidRPr="00F74B3A" w:rsidRDefault="0031442B" w:rsidP="00635250">
            <w:pPr>
              <w:jc w:val="center"/>
              <w:rPr>
                <w:sz w:val="18"/>
                <w:szCs w:val="18"/>
              </w:rPr>
            </w:pPr>
            <w:r w:rsidRPr="00F74B3A">
              <w:rPr>
                <w:sz w:val="18"/>
                <w:szCs w:val="18"/>
              </w:rPr>
              <w:t>24</w:t>
            </w:r>
          </w:p>
        </w:tc>
      </w:tr>
      <w:tr w:rsidR="0031442B" w:rsidRPr="006456F6" w14:paraId="59F274DA" w14:textId="77777777" w:rsidTr="00635250">
        <w:tc>
          <w:tcPr>
            <w:tcW w:w="1530" w:type="dxa"/>
          </w:tcPr>
          <w:p w14:paraId="30006945" w14:textId="77777777" w:rsidR="0031442B" w:rsidRPr="006456F6" w:rsidRDefault="0031442B" w:rsidP="00635250">
            <w:pPr>
              <w:rPr>
                <w:sz w:val="18"/>
                <w:szCs w:val="18"/>
              </w:rPr>
            </w:pPr>
            <w:r>
              <w:rPr>
                <w:sz w:val="18"/>
                <w:szCs w:val="18"/>
              </w:rPr>
              <w:t>Brainstorming</w:t>
            </w:r>
          </w:p>
        </w:tc>
        <w:tc>
          <w:tcPr>
            <w:tcW w:w="2160" w:type="dxa"/>
          </w:tcPr>
          <w:p w14:paraId="1AD33F6E" w14:textId="77777777" w:rsidR="0031442B" w:rsidRPr="007F0BDF" w:rsidRDefault="0031442B" w:rsidP="00635250">
            <w:pPr>
              <w:jc w:val="center"/>
              <w:rPr>
                <w:sz w:val="18"/>
                <w:szCs w:val="18"/>
              </w:rPr>
            </w:pPr>
            <w:r>
              <w:rPr>
                <w:sz w:val="18"/>
                <w:szCs w:val="18"/>
              </w:rPr>
              <w:t>4.7% (15)</w:t>
            </w:r>
          </w:p>
        </w:tc>
        <w:tc>
          <w:tcPr>
            <w:tcW w:w="2160" w:type="dxa"/>
          </w:tcPr>
          <w:p w14:paraId="35351DC0" w14:textId="77777777" w:rsidR="0031442B" w:rsidRPr="00F74B3A" w:rsidRDefault="0031442B" w:rsidP="00635250">
            <w:pPr>
              <w:jc w:val="center"/>
              <w:rPr>
                <w:sz w:val="18"/>
                <w:szCs w:val="18"/>
              </w:rPr>
            </w:pPr>
            <w:r w:rsidRPr="00F74B3A">
              <w:rPr>
                <w:sz w:val="18"/>
                <w:szCs w:val="18"/>
              </w:rPr>
              <w:t>6.9% (21)</w:t>
            </w:r>
          </w:p>
        </w:tc>
        <w:tc>
          <w:tcPr>
            <w:tcW w:w="2070" w:type="dxa"/>
          </w:tcPr>
          <w:p w14:paraId="51C330D5" w14:textId="77777777" w:rsidR="0031442B" w:rsidRPr="00F74B3A" w:rsidRDefault="0031442B" w:rsidP="00635250">
            <w:pPr>
              <w:jc w:val="center"/>
              <w:rPr>
                <w:sz w:val="18"/>
                <w:szCs w:val="18"/>
              </w:rPr>
            </w:pPr>
            <w:r w:rsidRPr="00F74B3A">
              <w:rPr>
                <w:sz w:val="18"/>
                <w:szCs w:val="18"/>
              </w:rPr>
              <w:t>10.4% (35)</w:t>
            </w:r>
          </w:p>
        </w:tc>
        <w:tc>
          <w:tcPr>
            <w:tcW w:w="1710" w:type="dxa"/>
          </w:tcPr>
          <w:p w14:paraId="48352C4D" w14:textId="77777777" w:rsidR="0031442B" w:rsidRPr="00F74B3A" w:rsidRDefault="0031442B" w:rsidP="00635250">
            <w:pPr>
              <w:jc w:val="center"/>
              <w:rPr>
                <w:sz w:val="18"/>
                <w:szCs w:val="18"/>
              </w:rPr>
            </w:pPr>
            <w:r w:rsidRPr="00F74B3A">
              <w:rPr>
                <w:sz w:val="18"/>
                <w:szCs w:val="18"/>
              </w:rPr>
              <w:t>5.2% (18)</w:t>
            </w:r>
          </w:p>
        </w:tc>
        <w:tc>
          <w:tcPr>
            <w:tcW w:w="810" w:type="dxa"/>
          </w:tcPr>
          <w:p w14:paraId="3AF16668" w14:textId="77777777" w:rsidR="0031442B" w:rsidRPr="00F74B3A" w:rsidRDefault="0031442B" w:rsidP="00635250">
            <w:pPr>
              <w:jc w:val="center"/>
              <w:rPr>
                <w:sz w:val="18"/>
                <w:szCs w:val="18"/>
              </w:rPr>
            </w:pPr>
            <w:r w:rsidRPr="00F74B3A">
              <w:rPr>
                <w:sz w:val="18"/>
                <w:szCs w:val="18"/>
              </w:rPr>
              <w:t>89</w:t>
            </w:r>
          </w:p>
        </w:tc>
      </w:tr>
      <w:tr w:rsidR="0031442B" w:rsidRPr="006456F6" w14:paraId="07EE8473" w14:textId="77777777" w:rsidTr="00635250">
        <w:tc>
          <w:tcPr>
            <w:tcW w:w="1530" w:type="dxa"/>
          </w:tcPr>
          <w:p w14:paraId="4579BD91" w14:textId="77777777" w:rsidR="0031442B" w:rsidRPr="006456F6" w:rsidRDefault="0031442B" w:rsidP="00635250">
            <w:pPr>
              <w:rPr>
                <w:sz w:val="18"/>
                <w:szCs w:val="18"/>
              </w:rPr>
            </w:pPr>
            <w:r>
              <w:rPr>
                <w:sz w:val="18"/>
                <w:szCs w:val="18"/>
              </w:rPr>
              <w:t>Process</w:t>
            </w:r>
          </w:p>
        </w:tc>
        <w:tc>
          <w:tcPr>
            <w:tcW w:w="2160" w:type="dxa"/>
          </w:tcPr>
          <w:p w14:paraId="6A6A2C81" w14:textId="77777777" w:rsidR="0031442B" w:rsidRPr="007F0BDF" w:rsidRDefault="0031442B" w:rsidP="00635250">
            <w:pPr>
              <w:jc w:val="center"/>
              <w:rPr>
                <w:sz w:val="18"/>
                <w:szCs w:val="18"/>
              </w:rPr>
            </w:pPr>
            <w:r>
              <w:rPr>
                <w:sz w:val="18"/>
                <w:szCs w:val="18"/>
              </w:rPr>
              <w:t>0.3% (1)</w:t>
            </w:r>
          </w:p>
        </w:tc>
        <w:tc>
          <w:tcPr>
            <w:tcW w:w="2160" w:type="dxa"/>
          </w:tcPr>
          <w:p w14:paraId="063A3FFC" w14:textId="77777777" w:rsidR="0031442B" w:rsidRPr="00F74B3A" w:rsidRDefault="0031442B" w:rsidP="00635250">
            <w:pPr>
              <w:jc w:val="center"/>
              <w:rPr>
                <w:sz w:val="18"/>
                <w:szCs w:val="18"/>
              </w:rPr>
            </w:pPr>
            <w:r w:rsidRPr="00F74B3A">
              <w:rPr>
                <w:sz w:val="18"/>
                <w:szCs w:val="18"/>
              </w:rPr>
              <w:t>0.0% (0)</w:t>
            </w:r>
          </w:p>
        </w:tc>
        <w:tc>
          <w:tcPr>
            <w:tcW w:w="2070" w:type="dxa"/>
          </w:tcPr>
          <w:p w14:paraId="03B56857" w14:textId="77777777" w:rsidR="0031442B" w:rsidRPr="00F74B3A" w:rsidRDefault="0031442B" w:rsidP="00635250">
            <w:pPr>
              <w:jc w:val="center"/>
              <w:rPr>
                <w:sz w:val="18"/>
                <w:szCs w:val="18"/>
              </w:rPr>
            </w:pPr>
            <w:r w:rsidRPr="00F74B3A">
              <w:rPr>
                <w:sz w:val="18"/>
                <w:szCs w:val="18"/>
              </w:rPr>
              <w:t>0.0% (0)</w:t>
            </w:r>
          </w:p>
        </w:tc>
        <w:tc>
          <w:tcPr>
            <w:tcW w:w="1710" w:type="dxa"/>
          </w:tcPr>
          <w:p w14:paraId="61707126" w14:textId="77777777" w:rsidR="0031442B" w:rsidRPr="00F74B3A" w:rsidRDefault="0031442B" w:rsidP="00635250">
            <w:pPr>
              <w:jc w:val="center"/>
              <w:rPr>
                <w:sz w:val="18"/>
                <w:szCs w:val="18"/>
              </w:rPr>
            </w:pPr>
            <w:r w:rsidRPr="00F74B3A">
              <w:rPr>
                <w:sz w:val="18"/>
                <w:szCs w:val="18"/>
              </w:rPr>
              <w:t>0.0% (0)</w:t>
            </w:r>
          </w:p>
        </w:tc>
        <w:tc>
          <w:tcPr>
            <w:tcW w:w="810" w:type="dxa"/>
          </w:tcPr>
          <w:p w14:paraId="31B1AAB4" w14:textId="77777777" w:rsidR="0031442B" w:rsidRPr="00F74B3A" w:rsidRDefault="0031442B" w:rsidP="00635250">
            <w:pPr>
              <w:jc w:val="center"/>
              <w:rPr>
                <w:sz w:val="18"/>
                <w:szCs w:val="18"/>
              </w:rPr>
            </w:pPr>
            <w:r w:rsidRPr="00F74B3A">
              <w:rPr>
                <w:sz w:val="18"/>
                <w:szCs w:val="18"/>
              </w:rPr>
              <w:t>1</w:t>
            </w:r>
          </w:p>
        </w:tc>
      </w:tr>
      <w:tr w:rsidR="0031442B" w:rsidRPr="006456F6" w14:paraId="0358518D" w14:textId="77777777" w:rsidTr="00635250">
        <w:trPr>
          <w:trHeight w:val="206"/>
        </w:trPr>
        <w:tc>
          <w:tcPr>
            <w:tcW w:w="1530" w:type="dxa"/>
          </w:tcPr>
          <w:p w14:paraId="645BE713" w14:textId="77777777" w:rsidR="0031442B" w:rsidRPr="006456F6" w:rsidRDefault="0031442B" w:rsidP="00635250">
            <w:pPr>
              <w:rPr>
                <w:sz w:val="18"/>
                <w:szCs w:val="18"/>
              </w:rPr>
            </w:pPr>
            <w:r>
              <w:rPr>
                <w:sz w:val="18"/>
                <w:szCs w:val="18"/>
              </w:rPr>
              <w:t>Comparison</w:t>
            </w:r>
          </w:p>
        </w:tc>
        <w:tc>
          <w:tcPr>
            <w:tcW w:w="2160" w:type="dxa"/>
          </w:tcPr>
          <w:p w14:paraId="34BC9FB1" w14:textId="77777777" w:rsidR="0031442B" w:rsidRPr="007F0BDF" w:rsidRDefault="0031442B" w:rsidP="00635250">
            <w:pPr>
              <w:jc w:val="center"/>
              <w:rPr>
                <w:sz w:val="18"/>
                <w:szCs w:val="18"/>
              </w:rPr>
            </w:pPr>
            <w:r>
              <w:rPr>
                <w:sz w:val="18"/>
                <w:szCs w:val="18"/>
              </w:rPr>
              <w:t>0.9% (3)</w:t>
            </w:r>
          </w:p>
        </w:tc>
        <w:tc>
          <w:tcPr>
            <w:tcW w:w="2160" w:type="dxa"/>
          </w:tcPr>
          <w:p w14:paraId="43471055" w14:textId="77777777" w:rsidR="0031442B" w:rsidRPr="00F74B3A" w:rsidRDefault="0031442B" w:rsidP="00635250">
            <w:pPr>
              <w:jc w:val="center"/>
              <w:rPr>
                <w:sz w:val="18"/>
                <w:szCs w:val="18"/>
              </w:rPr>
            </w:pPr>
            <w:r w:rsidRPr="00F74B3A">
              <w:rPr>
                <w:sz w:val="18"/>
                <w:szCs w:val="18"/>
              </w:rPr>
              <w:t>1.0% (3)</w:t>
            </w:r>
          </w:p>
        </w:tc>
        <w:tc>
          <w:tcPr>
            <w:tcW w:w="2070" w:type="dxa"/>
          </w:tcPr>
          <w:p w14:paraId="184A6E37" w14:textId="77777777" w:rsidR="0031442B" w:rsidRPr="00F74B3A" w:rsidRDefault="0031442B" w:rsidP="00635250">
            <w:pPr>
              <w:jc w:val="center"/>
              <w:rPr>
                <w:sz w:val="18"/>
                <w:szCs w:val="18"/>
              </w:rPr>
            </w:pPr>
            <w:r w:rsidRPr="00F74B3A">
              <w:rPr>
                <w:sz w:val="18"/>
                <w:szCs w:val="18"/>
              </w:rPr>
              <w:t>1.5% (4)</w:t>
            </w:r>
          </w:p>
        </w:tc>
        <w:tc>
          <w:tcPr>
            <w:tcW w:w="1710" w:type="dxa"/>
          </w:tcPr>
          <w:p w14:paraId="7A72E594" w14:textId="77777777" w:rsidR="0031442B" w:rsidRPr="00F74B3A" w:rsidRDefault="0031442B" w:rsidP="00635250">
            <w:pPr>
              <w:jc w:val="center"/>
              <w:rPr>
                <w:sz w:val="18"/>
                <w:szCs w:val="18"/>
              </w:rPr>
            </w:pPr>
            <w:r w:rsidRPr="00F74B3A">
              <w:rPr>
                <w:sz w:val="18"/>
                <w:szCs w:val="18"/>
              </w:rPr>
              <w:t>2.0% (7)</w:t>
            </w:r>
          </w:p>
        </w:tc>
        <w:tc>
          <w:tcPr>
            <w:tcW w:w="810" w:type="dxa"/>
          </w:tcPr>
          <w:p w14:paraId="24DE6869" w14:textId="77777777" w:rsidR="0031442B" w:rsidRPr="00F74B3A" w:rsidRDefault="0031442B" w:rsidP="00635250">
            <w:pPr>
              <w:jc w:val="center"/>
              <w:rPr>
                <w:sz w:val="18"/>
                <w:szCs w:val="18"/>
              </w:rPr>
            </w:pPr>
            <w:r w:rsidRPr="00F74B3A">
              <w:rPr>
                <w:sz w:val="18"/>
                <w:szCs w:val="18"/>
              </w:rPr>
              <w:t>17</w:t>
            </w:r>
          </w:p>
        </w:tc>
      </w:tr>
      <w:tr w:rsidR="0031442B" w:rsidRPr="006456F6" w14:paraId="19AA3D16" w14:textId="77777777" w:rsidTr="00635250">
        <w:tc>
          <w:tcPr>
            <w:tcW w:w="1530" w:type="dxa"/>
          </w:tcPr>
          <w:p w14:paraId="6E3D33AF" w14:textId="77777777" w:rsidR="0031442B" w:rsidRPr="006456F6" w:rsidRDefault="0031442B" w:rsidP="00635250">
            <w:pPr>
              <w:rPr>
                <w:sz w:val="18"/>
                <w:szCs w:val="18"/>
              </w:rPr>
            </w:pPr>
            <w:r>
              <w:rPr>
                <w:sz w:val="18"/>
                <w:szCs w:val="18"/>
              </w:rPr>
              <w:t>Identity Invoking</w:t>
            </w:r>
          </w:p>
        </w:tc>
        <w:tc>
          <w:tcPr>
            <w:tcW w:w="2160" w:type="dxa"/>
          </w:tcPr>
          <w:p w14:paraId="3CF4B9E2" w14:textId="77777777" w:rsidR="0031442B" w:rsidRPr="007F0BDF" w:rsidRDefault="0031442B" w:rsidP="00635250">
            <w:pPr>
              <w:jc w:val="center"/>
              <w:rPr>
                <w:sz w:val="18"/>
                <w:szCs w:val="18"/>
              </w:rPr>
            </w:pPr>
            <w:r>
              <w:rPr>
                <w:sz w:val="18"/>
                <w:szCs w:val="18"/>
              </w:rPr>
              <w:t>0.0% (0)</w:t>
            </w:r>
          </w:p>
        </w:tc>
        <w:tc>
          <w:tcPr>
            <w:tcW w:w="2160" w:type="dxa"/>
          </w:tcPr>
          <w:p w14:paraId="138BEFF1" w14:textId="77777777" w:rsidR="0031442B" w:rsidRPr="00F74B3A" w:rsidRDefault="0031442B" w:rsidP="00635250">
            <w:pPr>
              <w:jc w:val="center"/>
              <w:rPr>
                <w:sz w:val="18"/>
                <w:szCs w:val="18"/>
              </w:rPr>
            </w:pPr>
            <w:r w:rsidRPr="00F74B3A">
              <w:rPr>
                <w:sz w:val="18"/>
                <w:szCs w:val="18"/>
              </w:rPr>
              <w:t>0.0% (0)</w:t>
            </w:r>
          </w:p>
        </w:tc>
        <w:tc>
          <w:tcPr>
            <w:tcW w:w="2070" w:type="dxa"/>
          </w:tcPr>
          <w:p w14:paraId="7A80A60C" w14:textId="77777777" w:rsidR="0031442B" w:rsidRPr="00F74B3A" w:rsidRDefault="0031442B" w:rsidP="00635250">
            <w:pPr>
              <w:jc w:val="center"/>
              <w:rPr>
                <w:sz w:val="18"/>
                <w:szCs w:val="18"/>
              </w:rPr>
            </w:pPr>
            <w:r w:rsidRPr="00F74B3A">
              <w:rPr>
                <w:sz w:val="18"/>
                <w:szCs w:val="18"/>
              </w:rPr>
              <w:t>0.0% (0)</w:t>
            </w:r>
          </w:p>
        </w:tc>
        <w:tc>
          <w:tcPr>
            <w:tcW w:w="1710" w:type="dxa"/>
          </w:tcPr>
          <w:p w14:paraId="346F0EB9" w14:textId="77777777" w:rsidR="0031442B" w:rsidRPr="00F74B3A" w:rsidRDefault="0031442B" w:rsidP="00635250">
            <w:pPr>
              <w:jc w:val="center"/>
              <w:rPr>
                <w:sz w:val="18"/>
                <w:szCs w:val="18"/>
              </w:rPr>
            </w:pPr>
            <w:r w:rsidRPr="00F74B3A">
              <w:rPr>
                <w:sz w:val="18"/>
                <w:szCs w:val="18"/>
              </w:rPr>
              <w:t>0.0% (0)</w:t>
            </w:r>
          </w:p>
        </w:tc>
        <w:tc>
          <w:tcPr>
            <w:tcW w:w="810" w:type="dxa"/>
          </w:tcPr>
          <w:p w14:paraId="2394AC7F" w14:textId="77777777" w:rsidR="0031442B" w:rsidRPr="00F74B3A" w:rsidRDefault="0031442B" w:rsidP="00635250">
            <w:pPr>
              <w:jc w:val="center"/>
              <w:rPr>
                <w:sz w:val="18"/>
                <w:szCs w:val="18"/>
              </w:rPr>
            </w:pPr>
            <w:r w:rsidRPr="00F74B3A">
              <w:rPr>
                <w:sz w:val="18"/>
                <w:szCs w:val="18"/>
              </w:rPr>
              <w:t>0</w:t>
            </w:r>
          </w:p>
        </w:tc>
      </w:tr>
      <w:tr w:rsidR="0031442B" w:rsidRPr="006456F6" w14:paraId="570B5F9E" w14:textId="77777777" w:rsidTr="00635250">
        <w:trPr>
          <w:trHeight w:val="179"/>
        </w:trPr>
        <w:tc>
          <w:tcPr>
            <w:tcW w:w="1530" w:type="dxa"/>
          </w:tcPr>
          <w:p w14:paraId="32F62A44" w14:textId="77777777" w:rsidR="0031442B" w:rsidRPr="006456F6" w:rsidRDefault="0031442B" w:rsidP="00635250">
            <w:pPr>
              <w:rPr>
                <w:sz w:val="18"/>
                <w:szCs w:val="18"/>
              </w:rPr>
            </w:pPr>
            <w:r>
              <w:rPr>
                <w:sz w:val="18"/>
                <w:szCs w:val="18"/>
              </w:rPr>
              <w:t>Association</w:t>
            </w:r>
          </w:p>
        </w:tc>
        <w:tc>
          <w:tcPr>
            <w:tcW w:w="2160" w:type="dxa"/>
          </w:tcPr>
          <w:p w14:paraId="28C0522A" w14:textId="77777777" w:rsidR="0031442B" w:rsidRPr="007F0BDF" w:rsidRDefault="0031442B" w:rsidP="00635250">
            <w:pPr>
              <w:spacing w:after="0" w:line="360" w:lineRule="auto"/>
              <w:jc w:val="center"/>
              <w:rPr>
                <w:sz w:val="18"/>
                <w:szCs w:val="18"/>
              </w:rPr>
            </w:pPr>
            <w:r>
              <w:rPr>
                <w:sz w:val="18"/>
                <w:szCs w:val="18"/>
              </w:rPr>
              <w:t>1.9% (6)</w:t>
            </w:r>
          </w:p>
        </w:tc>
        <w:tc>
          <w:tcPr>
            <w:tcW w:w="2160" w:type="dxa"/>
          </w:tcPr>
          <w:p w14:paraId="751CD877" w14:textId="77777777" w:rsidR="0031442B" w:rsidRPr="00F74B3A" w:rsidRDefault="0031442B" w:rsidP="00635250">
            <w:pPr>
              <w:jc w:val="center"/>
              <w:rPr>
                <w:sz w:val="18"/>
                <w:szCs w:val="18"/>
              </w:rPr>
            </w:pPr>
            <w:r w:rsidRPr="00F74B3A">
              <w:rPr>
                <w:sz w:val="18"/>
                <w:szCs w:val="18"/>
              </w:rPr>
              <w:t>1.6% (5)</w:t>
            </w:r>
          </w:p>
        </w:tc>
        <w:tc>
          <w:tcPr>
            <w:tcW w:w="2070" w:type="dxa"/>
          </w:tcPr>
          <w:p w14:paraId="6EA94ACF" w14:textId="77777777" w:rsidR="0031442B" w:rsidRPr="00F74B3A" w:rsidRDefault="0031442B" w:rsidP="00635250">
            <w:pPr>
              <w:jc w:val="center"/>
              <w:rPr>
                <w:sz w:val="18"/>
                <w:szCs w:val="18"/>
              </w:rPr>
            </w:pPr>
            <w:r w:rsidRPr="00F74B3A">
              <w:rPr>
                <w:sz w:val="18"/>
                <w:szCs w:val="18"/>
              </w:rPr>
              <w:t>0.0% (0)</w:t>
            </w:r>
          </w:p>
        </w:tc>
        <w:tc>
          <w:tcPr>
            <w:tcW w:w="1710" w:type="dxa"/>
          </w:tcPr>
          <w:p w14:paraId="6FA7D185" w14:textId="77777777" w:rsidR="0031442B" w:rsidRPr="00F74B3A" w:rsidRDefault="0031442B" w:rsidP="00635250">
            <w:pPr>
              <w:jc w:val="center"/>
              <w:rPr>
                <w:sz w:val="18"/>
                <w:szCs w:val="18"/>
              </w:rPr>
            </w:pPr>
            <w:r w:rsidRPr="00F74B3A">
              <w:rPr>
                <w:sz w:val="18"/>
                <w:szCs w:val="18"/>
              </w:rPr>
              <w:t>1.4% (5)</w:t>
            </w:r>
          </w:p>
        </w:tc>
        <w:tc>
          <w:tcPr>
            <w:tcW w:w="810" w:type="dxa"/>
          </w:tcPr>
          <w:p w14:paraId="141DD1EE" w14:textId="77777777" w:rsidR="0031442B" w:rsidRPr="006456F6" w:rsidRDefault="0031442B" w:rsidP="00635250">
            <w:pPr>
              <w:jc w:val="center"/>
              <w:rPr>
                <w:sz w:val="18"/>
                <w:szCs w:val="18"/>
              </w:rPr>
            </w:pPr>
            <w:r>
              <w:rPr>
                <w:sz w:val="18"/>
                <w:szCs w:val="18"/>
              </w:rPr>
              <w:t>16</w:t>
            </w:r>
          </w:p>
        </w:tc>
      </w:tr>
      <w:tr w:rsidR="0031442B" w:rsidRPr="006456F6" w14:paraId="1385EEED" w14:textId="77777777" w:rsidTr="00635250">
        <w:trPr>
          <w:trHeight w:val="315"/>
        </w:trPr>
        <w:tc>
          <w:tcPr>
            <w:tcW w:w="1530" w:type="dxa"/>
          </w:tcPr>
          <w:p w14:paraId="6A60072A" w14:textId="77777777" w:rsidR="0031442B" w:rsidRDefault="0031442B" w:rsidP="00635250">
            <w:pPr>
              <w:rPr>
                <w:sz w:val="18"/>
                <w:szCs w:val="18"/>
              </w:rPr>
            </w:pPr>
            <w:r>
              <w:rPr>
                <w:sz w:val="18"/>
                <w:szCs w:val="18"/>
              </w:rPr>
              <w:t>Total</w:t>
            </w:r>
          </w:p>
        </w:tc>
        <w:tc>
          <w:tcPr>
            <w:tcW w:w="2160" w:type="dxa"/>
          </w:tcPr>
          <w:p w14:paraId="00FFBD23" w14:textId="77777777" w:rsidR="0031442B" w:rsidRPr="00F74B3A" w:rsidRDefault="0031442B" w:rsidP="00635250">
            <w:pPr>
              <w:jc w:val="center"/>
              <w:rPr>
                <w:sz w:val="18"/>
                <w:szCs w:val="18"/>
              </w:rPr>
            </w:pPr>
            <w:r w:rsidRPr="00F74B3A">
              <w:rPr>
                <w:sz w:val="18"/>
                <w:szCs w:val="18"/>
              </w:rPr>
              <w:t>315</w:t>
            </w:r>
          </w:p>
        </w:tc>
        <w:tc>
          <w:tcPr>
            <w:tcW w:w="2160" w:type="dxa"/>
          </w:tcPr>
          <w:p w14:paraId="6E07AA40" w14:textId="77777777" w:rsidR="0031442B" w:rsidRPr="00F74B3A" w:rsidRDefault="0031442B" w:rsidP="00635250">
            <w:pPr>
              <w:jc w:val="center"/>
              <w:rPr>
                <w:sz w:val="18"/>
                <w:szCs w:val="18"/>
              </w:rPr>
            </w:pPr>
            <w:r w:rsidRPr="00F74B3A">
              <w:rPr>
                <w:sz w:val="18"/>
                <w:szCs w:val="18"/>
              </w:rPr>
              <w:t>296</w:t>
            </w:r>
          </w:p>
        </w:tc>
        <w:tc>
          <w:tcPr>
            <w:tcW w:w="2070" w:type="dxa"/>
          </w:tcPr>
          <w:p w14:paraId="371B3E7B" w14:textId="77777777" w:rsidR="0031442B" w:rsidRPr="00F74B3A" w:rsidRDefault="0031442B" w:rsidP="00635250">
            <w:pPr>
              <w:jc w:val="center"/>
              <w:rPr>
                <w:sz w:val="18"/>
                <w:szCs w:val="18"/>
              </w:rPr>
            </w:pPr>
            <w:r w:rsidRPr="00F74B3A">
              <w:rPr>
                <w:sz w:val="18"/>
                <w:szCs w:val="18"/>
              </w:rPr>
              <w:t>311</w:t>
            </w:r>
          </w:p>
        </w:tc>
        <w:tc>
          <w:tcPr>
            <w:tcW w:w="1710" w:type="dxa"/>
          </w:tcPr>
          <w:p w14:paraId="2B38C2FC" w14:textId="77777777" w:rsidR="0031442B" w:rsidRPr="00F74B3A" w:rsidRDefault="0031442B" w:rsidP="00635250">
            <w:pPr>
              <w:jc w:val="center"/>
              <w:rPr>
                <w:sz w:val="18"/>
                <w:szCs w:val="18"/>
              </w:rPr>
            </w:pPr>
            <w:r w:rsidRPr="00F74B3A">
              <w:rPr>
                <w:sz w:val="18"/>
                <w:szCs w:val="18"/>
              </w:rPr>
              <w:t>327</w:t>
            </w:r>
          </w:p>
        </w:tc>
        <w:tc>
          <w:tcPr>
            <w:tcW w:w="810" w:type="dxa"/>
          </w:tcPr>
          <w:p w14:paraId="3B9D1045" w14:textId="77777777" w:rsidR="0031442B" w:rsidRPr="006456F6" w:rsidRDefault="0031442B" w:rsidP="00635250">
            <w:pPr>
              <w:jc w:val="center"/>
              <w:rPr>
                <w:sz w:val="18"/>
                <w:szCs w:val="18"/>
              </w:rPr>
            </w:pPr>
            <w:r>
              <w:rPr>
                <w:sz w:val="18"/>
                <w:szCs w:val="18"/>
              </w:rPr>
              <w:t>1249</w:t>
            </w:r>
          </w:p>
        </w:tc>
      </w:tr>
    </w:tbl>
    <w:p w14:paraId="32C58FAF" w14:textId="77777777" w:rsidR="0031442B" w:rsidRDefault="0031442B" w:rsidP="00F7165F">
      <w:pPr>
        <w:spacing w:after="0"/>
      </w:pPr>
    </w:p>
    <w:tbl>
      <w:tblPr>
        <w:tblStyle w:val="TableGrid"/>
        <w:tblW w:w="10461" w:type="dxa"/>
        <w:tblLook w:val="04A0" w:firstRow="1" w:lastRow="0" w:firstColumn="1" w:lastColumn="0" w:noHBand="0" w:noVBand="1"/>
      </w:tblPr>
      <w:tblGrid>
        <w:gridCol w:w="10461"/>
      </w:tblGrid>
      <w:tr w:rsidR="00A6674E" w14:paraId="5832C059" w14:textId="77777777" w:rsidTr="00A6674E">
        <w:tc>
          <w:tcPr>
            <w:tcW w:w="10461" w:type="dxa"/>
          </w:tcPr>
          <w:p w14:paraId="1D260FA4" w14:textId="76A9C40D" w:rsidR="00A6674E" w:rsidRPr="00A6674E" w:rsidRDefault="00A6674E" w:rsidP="00F7165F">
            <w:pPr>
              <w:spacing w:after="0"/>
              <w:rPr>
                <w:b/>
              </w:rPr>
            </w:pPr>
            <w:r>
              <w:rPr>
                <w:b/>
              </w:rPr>
              <w:t>Table 1 .</w:t>
            </w:r>
            <w:r w:rsidR="009E5D8A">
              <w:rPr>
                <w:b/>
              </w:rPr>
              <w:t xml:space="preserve"> Frequencies of the categories of idea units by…</w:t>
            </w:r>
            <w:bookmarkStart w:id="0" w:name="_GoBack"/>
            <w:bookmarkEnd w:id="0"/>
          </w:p>
        </w:tc>
      </w:tr>
    </w:tbl>
    <w:p w14:paraId="233B1C02" w14:textId="77777777" w:rsidR="00A6674E" w:rsidRDefault="00A6674E" w:rsidP="00F7165F">
      <w:pPr>
        <w:spacing w:after="0"/>
        <w:rPr>
          <w:i/>
        </w:rPr>
      </w:pPr>
    </w:p>
    <w:p w14:paraId="2DAE4CCC" w14:textId="77777777" w:rsidR="00A6674E" w:rsidRDefault="00A6674E" w:rsidP="00F7165F">
      <w:pPr>
        <w:spacing w:after="0"/>
        <w:rPr>
          <w:i/>
        </w:rPr>
      </w:pPr>
    </w:p>
    <w:p w14:paraId="12C5004F" w14:textId="77777777" w:rsidR="00A6674E" w:rsidRDefault="00A6674E" w:rsidP="00F7165F">
      <w:pPr>
        <w:spacing w:after="0"/>
        <w:rPr>
          <w:i/>
        </w:rPr>
      </w:pPr>
    </w:p>
    <w:p w14:paraId="44E26DEC" w14:textId="46A500D2" w:rsidR="00F62749" w:rsidRDefault="00A6674E" w:rsidP="00F7165F">
      <w:pPr>
        <w:spacing w:after="0"/>
        <w:rPr>
          <w:i/>
        </w:rPr>
      </w:pPr>
      <w:r>
        <w:rPr>
          <w:i/>
        </w:rPr>
        <w:br w:type="column"/>
      </w:r>
      <w:r w:rsidR="00B6147B">
        <w:rPr>
          <w:i/>
        </w:rPr>
        <w:lastRenderedPageBreak/>
        <w:t>Different conditions produce different categories of feedback</w:t>
      </w:r>
    </w:p>
    <w:p w14:paraId="373598ED" w14:textId="4237007C" w:rsidR="0011749E" w:rsidRDefault="00324E1C" w:rsidP="000B2839">
      <w:r>
        <w:t xml:space="preserve">After categorizing the idea units from generated feedback, we performed z-tests for population proportions to look for patterns of interest. </w:t>
      </w:r>
    </w:p>
    <w:p w14:paraId="35DEC0FA" w14:textId="131E5D2F"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ntering feedback may cause him scan through various aspects of the design before performing feedback entry.</w:t>
      </w:r>
    </w:p>
    <w:p w14:paraId="43ADBF18" w14:textId="07562A79" w:rsidR="004901DE" w:rsidRDefault="004D6FE2" w:rsidP="000B2839">
      <w:r>
        <w:t>No other significant results were discovered, opposite of our expectations.</w:t>
      </w:r>
    </w:p>
    <w:p w14:paraId="465CE4D3" w14:textId="77777777" w:rsidR="00F044C5" w:rsidRPr="00C36EBC" w:rsidRDefault="00F044C5" w:rsidP="00F044C5">
      <w:pPr>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818B6C4" w14:textId="5280AF38" w:rsidR="00F044C5" w:rsidRPr="00A57E17"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r w:rsidR="00A6674E">
        <w:br w:type="column"/>
      </w:r>
      <w:r>
        <w:lastRenderedPageBreak/>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F84050">
      <w:pPr>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44E42F30"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46441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464415">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w:t>
      </w:r>
      <w:r>
        <w:lastRenderedPageBreak/>
        <w:t xml:space="preserve">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tbl>
      <w:tblPr>
        <w:tblStyle w:val="TableGrid"/>
        <w:tblpPr w:leftFromText="180" w:rightFromText="180" w:vertAnchor="text" w:horzAnchor="page" w:tblpX="6670" w:tblpY="-127"/>
        <w:tblW w:w="0" w:type="auto"/>
        <w:tblLook w:val="04A0" w:firstRow="1" w:lastRow="0" w:firstColumn="1" w:lastColumn="0" w:noHBand="0" w:noVBand="1"/>
      </w:tblPr>
      <w:tblGrid>
        <w:gridCol w:w="1680"/>
        <w:gridCol w:w="1680"/>
        <w:gridCol w:w="1680"/>
      </w:tblGrid>
      <w:tr w:rsidR="00981481" w14:paraId="0A9A24E1" w14:textId="77777777" w:rsidTr="00981481">
        <w:tc>
          <w:tcPr>
            <w:tcW w:w="5040" w:type="dxa"/>
            <w:gridSpan w:val="3"/>
          </w:tcPr>
          <w:p w14:paraId="4EF7919D" w14:textId="77777777" w:rsidR="00981481" w:rsidRPr="00D5202E" w:rsidRDefault="00981481" w:rsidP="00981481">
            <w:pPr>
              <w:jc w:val="center"/>
              <w:rPr>
                <w:b/>
              </w:rPr>
            </w:pPr>
            <w:r>
              <w:rPr>
                <w:b/>
              </w:rPr>
              <w:t>Effort Self-assessment</w:t>
            </w:r>
          </w:p>
        </w:tc>
      </w:tr>
      <w:tr w:rsidR="00981481" w14:paraId="629108DA" w14:textId="77777777" w:rsidTr="00981481">
        <w:tc>
          <w:tcPr>
            <w:tcW w:w="1680" w:type="dxa"/>
          </w:tcPr>
          <w:p w14:paraId="56859458" w14:textId="77777777" w:rsidR="00981481" w:rsidRDefault="00981481" w:rsidP="00981481"/>
        </w:tc>
        <w:tc>
          <w:tcPr>
            <w:tcW w:w="1680" w:type="dxa"/>
          </w:tcPr>
          <w:p w14:paraId="5D98CE2E" w14:textId="77777777" w:rsidR="00981481" w:rsidRDefault="00981481" w:rsidP="00981481">
            <w:r>
              <w:t>Non-spatial</w:t>
            </w:r>
          </w:p>
        </w:tc>
        <w:tc>
          <w:tcPr>
            <w:tcW w:w="1680" w:type="dxa"/>
          </w:tcPr>
          <w:p w14:paraId="4A2AAF39" w14:textId="77777777" w:rsidR="00981481" w:rsidRDefault="00981481" w:rsidP="00981481">
            <w:r>
              <w:t>Spatial</w:t>
            </w:r>
          </w:p>
        </w:tc>
      </w:tr>
      <w:tr w:rsidR="00981481" w14:paraId="3EEA123C" w14:textId="77777777" w:rsidTr="00981481">
        <w:tc>
          <w:tcPr>
            <w:tcW w:w="1680" w:type="dxa"/>
          </w:tcPr>
          <w:p w14:paraId="710D89A7" w14:textId="77777777" w:rsidR="00981481" w:rsidRDefault="00981481" w:rsidP="00981481">
            <w:r>
              <w:t>History Absent</w:t>
            </w:r>
          </w:p>
        </w:tc>
        <w:tc>
          <w:tcPr>
            <w:tcW w:w="1680" w:type="dxa"/>
          </w:tcPr>
          <w:p w14:paraId="2F66D28A" w14:textId="77777777" w:rsidR="00981481" w:rsidRDefault="00981481" w:rsidP="00981481">
            <w:r w:rsidRPr="00D5202E">
              <w:rPr>
                <w:i/>
              </w:rPr>
              <w:t>μ</w:t>
            </w:r>
            <w:r>
              <w:t>=3.3;</w:t>
            </w:r>
            <w:r w:rsidRPr="00D70C4D">
              <w:t xml:space="preserve"> </w:t>
            </w:r>
            <w:r w:rsidRPr="00D5202E">
              <w:rPr>
                <w:i/>
              </w:rPr>
              <w:t>σ</w:t>
            </w:r>
            <w:r>
              <w:t>=1.1</w:t>
            </w:r>
          </w:p>
        </w:tc>
        <w:tc>
          <w:tcPr>
            <w:tcW w:w="1680" w:type="dxa"/>
          </w:tcPr>
          <w:p w14:paraId="16A7D02D" w14:textId="77777777" w:rsidR="00981481" w:rsidRDefault="00981481" w:rsidP="00981481">
            <w:r w:rsidRPr="00D5202E">
              <w:rPr>
                <w:i/>
              </w:rPr>
              <w:t>μ</w:t>
            </w:r>
            <w:r>
              <w:t>=3.1;</w:t>
            </w:r>
            <w:r w:rsidRPr="00D70C4D">
              <w:t xml:space="preserve"> </w:t>
            </w:r>
            <w:r w:rsidRPr="00D5202E">
              <w:rPr>
                <w:i/>
              </w:rPr>
              <w:t>σ</w:t>
            </w:r>
            <w:r>
              <w:t>=1.2</w:t>
            </w:r>
          </w:p>
        </w:tc>
      </w:tr>
      <w:tr w:rsidR="00981481" w14:paraId="3B93EEC5" w14:textId="77777777" w:rsidTr="00981481">
        <w:tc>
          <w:tcPr>
            <w:tcW w:w="1680" w:type="dxa"/>
          </w:tcPr>
          <w:p w14:paraId="34CA5101" w14:textId="77777777" w:rsidR="00981481" w:rsidRDefault="00981481" w:rsidP="00981481">
            <w:r>
              <w:t>History Present</w:t>
            </w:r>
          </w:p>
        </w:tc>
        <w:tc>
          <w:tcPr>
            <w:tcW w:w="1680" w:type="dxa"/>
          </w:tcPr>
          <w:p w14:paraId="50925899" w14:textId="77777777" w:rsidR="00981481" w:rsidRDefault="00981481" w:rsidP="00981481">
            <w:r w:rsidRPr="00D5202E">
              <w:rPr>
                <w:i/>
              </w:rPr>
              <w:t>μ</w:t>
            </w:r>
            <w:r>
              <w:t>=3.3;</w:t>
            </w:r>
            <w:r w:rsidRPr="00D70C4D">
              <w:t xml:space="preserve"> </w:t>
            </w:r>
            <w:r w:rsidRPr="00D5202E">
              <w:rPr>
                <w:i/>
              </w:rPr>
              <w:t>σ</w:t>
            </w:r>
            <w:r>
              <w:t>=1.2</w:t>
            </w:r>
          </w:p>
        </w:tc>
        <w:tc>
          <w:tcPr>
            <w:tcW w:w="1680" w:type="dxa"/>
          </w:tcPr>
          <w:p w14:paraId="195DB921" w14:textId="77777777" w:rsidR="00981481" w:rsidRDefault="00981481" w:rsidP="00981481">
            <w:r w:rsidRPr="00D5202E">
              <w:rPr>
                <w:i/>
              </w:rPr>
              <w:t>μ</w:t>
            </w:r>
            <w:r>
              <w:t>=3.1;</w:t>
            </w:r>
            <w:r w:rsidRPr="00D70C4D">
              <w:t xml:space="preserve"> </w:t>
            </w:r>
            <w:r w:rsidRPr="00D5202E">
              <w:rPr>
                <w:i/>
              </w:rPr>
              <w:t>σ</w:t>
            </w:r>
            <w:r>
              <w:t>=1.0</w:t>
            </w:r>
          </w:p>
        </w:tc>
      </w:tr>
    </w:tbl>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5D9EBA58" w14:textId="77777777" w:rsidR="008B34B9" w:rsidRDefault="008B34B9" w:rsidP="00AD7E35"/>
    <w:p w14:paraId="73B2D1EB" w14:textId="77777777" w:rsidR="00762A72" w:rsidRDefault="00762A72" w:rsidP="00AD7E35"/>
    <w:p w14:paraId="1BEEFE2C" w14:textId="77777777" w:rsidR="00981481" w:rsidRDefault="00981481" w:rsidP="006360A1">
      <w:pPr>
        <w:jc w:val="center"/>
        <w:rPr>
          <w:b/>
          <w:sz w:val="18"/>
          <w:szCs w:val="18"/>
        </w:rPr>
      </w:pPr>
    </w:p>
    <w:p w14:paraId="1C57535E" w14:textId="3A42951E" w:rsidR="00D5202E" w:rsidRPr="006360A1" w:rsidRDefault="00144035" w:rsidP="006360A1">
      <w:pPr>
        <w:jc w:val="center"/>
        <w:rPr>
          <w:b/>
          <w:sz w:val="18"/>
          <w:szCs w:val="18"/>
        </w:rPr>
      </w:pPr>
      <w:r w:rsidRPr="00144035">
        <w:rPr>
          <w:b/>
          <w:sz w:val="18"/>
          <w:szCs w:val="18"/>
        </w:rPr>
        <w:t>Table</w:t>
      </w:r>
      <w:r w:rsidR="00147053">
        <w:rPr>
          <w:b/>
          <w:sz w:val="18"/>
          <w:szCs w:val="18"/>
        </w:rPr>
        <w:t xml:space="preserve"> 2</w:t>
      </w:r>
      <w:r>
        <w:rPr>
          <w:b/>
          <w:sz w:val="18"/>
          <w:szCs w:val="18"/>
        </w:rPr>
        <w:t xml:space="preserve">. Provider perceived effort self-assessment by condition. Conditions had no significant effect of perceived effort. </w:t>
      </w:r>
    </w:p>
    <w:p w14:paraId="03DD65E4" w14:textId="77777777" w:rsidR="00D41FD0" w:rsidRDefault="00D41FD0" w:rsidP="00F62749">
      <w:pPr>
        <w:jc w:val="center"/>
        <w:rPr>
          <w:b/>
        </w:rPr>
        <w:sectPr w:rsidR="00D41FD0" w:rsidSect="006B1D5B">
          <w:headerReference w:type="even" r:id="rId16"/>
          <w:type w:val="continuous"/>
          <w:pgSz w:w="12240" w:h="15840" w:code="1"/>
          <w:pgMar w:top="1224" w:right="1080" w:bottom="1440" w:left="1080" w:header="720" w:footer="720" w:gutter="0"/>
          <w:cols w:num="2" w:space="432"/>
          <w:docGrid w:linePitch="360"/>
        </w:sectPr>
      </w:pPr>
    </w:p>
    <w:p w14:paraId="45256FC7" w14:textId="77777777" w:rsidR="00D41FD0" w:rsidRDefault="00D41FD0" w:rsidP="00AD7E35">
      <w:pPr>
        <w:rPr>
          <w:b/>
        </w:rPr>
        <w:sectPr w:rsidR="00D41FD0" w:rsidSect="00D41FD0">
          <w:type w:val="continuous"/>
          <w:pgSz w:w="12240" w:h="15840" w:code="1"/>
          <w:pgMar w:top="1224" w:right="1080" w:bottom="1440" w:left="1080" w:header="720" w:footer="720" w:gutter="0"/>
          <w:cols w:space="432"/>
          <w:docGrid w:linePitch="360"/>
        </w:sectPr>
      </w:pPr>
    </w:p>
    <w:p w14:paraId="2D616F0C" w14:textId="5F9A7FCB" w:rsidR="00D41FD0" w:rsidRDefault="00D41FD0" w:rsidP="00AD7E35">
      <w:pPr>
        <w:rPr>
          <w:b/>
        </w:rPr>
      </w:pPr>
    </w:p>
    <w:p w14:paraId="0DEDFD53" w14:textId="77777777" w:rsidR="00D41FD0" w:rsidRDefault="00D41FD0" w:rsidP="00AD7E35">
      <w:pPr>
        <w:rPr>
          <w:b/>
        </w:rPr>
      </w:pPr>
    </w:p>
    <w:p w14:paraId="1371564C" w14:textId="7E08571B" w:rsidR="00837E43" w:rsidRDefault="00837E43" w:rsidP="00AD7E35">
      <w:pPr>
        <w:rPr>
          <w:b/>
        </w:rPr>
      </w:pPr>
      <w:r>
        <w:rPr>
          <w:b/>
        </w:rPr>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312E883E" w14:textId="1CA4F87B" w:rsidR="00D70C4D"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4F651D13" w14:textId="77777777" w:rsidR="00667475" w:rsidRPr="00A269EC" w:rsidRDefault="00667475" w:rsidP="00AD7E35"/>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lastRenderedPageBreak/>
        <w:t>Conclusion</w:t>
      </w:r>
    </w:p>
    <w:p w14:paraId="18853D11" w14:textId="3A12EBFA" w:rsidR="00667475" w:rsidRPr="00374A48" w:rsidRDefault="00667475" w:rsidP="00374A48"/>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43CE290A" w14:textId="77777777" w:rsidR="00D40955" w:rsidRPr="00D40955" w:rsidRDefault="005265B4" w:rsidP="00D40955">
      <w:pPr>
        <w:pStyle w:val="EndNoteBibliography"/>
        <w:spacing w:after="0"/>
        <w:ind w:left="720" w:hanging="720"/>
        <w:rPr>
          <w:noProof/>
        </w:rPr>
      </w:pPr>
      <w:r>
        <w:fldChar w:fldCharType="begin"/>
      </w:r>
      <w:r>
        <w:instrText xml:space="preserve"> ADDIN EN.REFLIST </w:instrText>
      </w:r>
      <w:r>
        <w:fldChar w:fldCharType="separate"/>
      </w:r>
      <w:r w:rsidR="00D40955" w:rsidRPr="00D40955">
        <w:rPr>
          <w:noProof/>
        </w:rPr>
        <w:t>1.</w:t>
      </w:r>
      <w:r w:rsidR="00D40955" w:rsidRPr="00D40955">
        <w:rPr>
          <w:noProof/>
        </w:rPr>
        <w:tab/>
        <w:t xml:space="preserve">Elkins, J., </w:t>
      </w:r>
      <w:r w:rsidR="00D40955" w:rsidRPr="00D40955">
        <w:rPr>
          <w:i/>
          <w:noProof/>
        </w:rPr>
        <w:t>Art Critiques: A Guide.</w:t>
      </w:r>
      <w:r w:rsidR="00D40955" w:rsidRPr="00D40955">
        <w:rPr>
          <w:noProof/>
        </w:rPr>
        <w:t xml:space="preserve"> New Academia Publishing, 2012.</w:t>
      </w:r>
    </w:p>
    <w:p w14:paraId="3320232F" w14:textId="77777777" w:rsidR="00D40955" w:rsidRPr="00D40955" w:rsidRDefault="00D40955" w:rsidP="00D40955">
      <w:pPr>
        <w:pStyle w:val="EndNoteBibliography"/>
        <w:spacing w:after="0"/>
        <w:ind w:left="720" w:hanging="720"/>
        <w:rPr>
          <w:noProof/>
        </w:rPr>
      </w:pPr>
      <w:r w:rsidRPr="00D40955">
        <w:rPr>
          <w:noProof/>
        </w:rPr>
        <w:t>2.</w:t>
      </w:r>
      <w:r w:rsidRPr="00D40955">
        <w:rPr>
          <w:noProof/>
        </w:rPr>
        <w:tab/>
        <w:t xml:space="preserve">Xu, A., et al., </w:t>
      </w:r>
      <w:r w:rsidRPr="00D40955">
        <w:rPr>
          <w:i/>
          <w:noProof/>
        </w:rPr>
        <w:t>A Classroom Study of Using Crowd Feedback in the Iterative Design Process</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1637-1648.</w:t>
      </w:r>
    </w:p>
    <w:p w14:paraId="5FE91230" w14:textId="77777777" w:rsidR="00D40955" w:rsidRPr="00D40955" w:rsidRDefault="00D40955" w:rsidP="00D40955">
      <w:pPr>
        <w:pStyle w:val="EndNoteBibliography"/>
        <w:spacing w:after="0"/>
        <w:ind w:left="720" w:hanging="720"/>
        <w:rPr>
          <w:noProof/>
        </w:rPr>
      </w:pPr>
      <w:r w:rsidRPr="00D40955">
        <w:rPr>
          <w:noProof/>
        </w:rPr>
        <w:t>3.</w:t>
      </w:r>
      <w:r w:rsidRPr="00D40955">
        <w:rPr>
          <w:noProof/>
        </w:rPr>
        <w:tab/>
        <w:t xml:space="preserve">Xu, A., S.-W. Huang, and B. Bailey, </w:t>
      </w:r>
      <w:r w:rsidRPr="00D40955">
        <w:rPr>
          <w:i/>
          <w:noProof/>
        </w:rPr>
        <w:t>Voyant: generating structured feedback on visual designs using a crowd of non-experts</w:t>
      </w:r>
      <w:r w:rsidRPr="00D40955">
        <w:rPr>
          <w:noProof/>
        </w:rPr>
        <w:t xml:space="preserve">, in </w:t>
      </w:r>
      <w:r w:rsidRPr="00D40955">
        <w:rPr>
          <w:i/>
          <w:noProof/>
        </w:rPr>
        <w:t>Proceedings of the 17th ACM conference on Computer supported cooperative work &amp;#38; social computing</w:t>
      </w:r>
      <w:r w:rsidRPr="00D40955">
        <w:rPr>
          <w:noProof/>
        </w:rPr>
        <w:t>. 2014, ACM: Baltimore, Maryland, USA. p. 1433-1444.</w:t>
      </w:r>
    </w:p>
    <w:p w14:paraId="3A81B96B" w14:textId="77777777" w:rsidR="00D40955" w:rsidRPr="00D40955" w:rsidRDefault="00D40955" w:rsidP="00D40955">
      <w:pPr>
        <w:pStyle w:val="EndNoteBibliography"/>
        <w:spacing w:after="0"/>
        <w:ind w:left="720" w:hanging="720"/>
        <w:rPr>
          <w:noProof/>
        </w:rPr>
      </w:pPr>
      <w:r w:rsidRPr="00D40955">
        <w:rPr>
          <w:noProof/>
        </w:rPr>
        <w:t>4.</w:t>
      </w:r>
      <w:r w:rsidRPr="00D40955">
        <w:rPr>
          <w:noProof/>
        </w:rPr>
        <w:tab/>
        <w:t xml:space="preserve">Yuan, A., et al., </w:t>
      </w:r>
      <w:r w:rsidRPr="00D40955">
        <w:rPr>
          <w:i/>
          <w:noProof/>
        </w:rPr>
        <w:t xml:space="preserve">Almost an Expert: The Effects of Rubrics and Expertise on Perceived Value of </w:t>
      </w:r>
      <w:r w:rsidRPr="00D40955">
        <w:rPr>
          <w:i/>
          <w:noProof/>
        </w:rPr>
        <w:lastRenderedPageBreak/>
        <w:t>Crowdsourced Design Critiques</w:t>
      </w:r>
      <w:r w:rsidRPr="00D40955">
        <w:rPr>
          <w:noProof/>
        </w:rPr>
        <w:t xml:space="preserve">, in </w:t>
      </w:r>
      <w:r w:rsidRPr="00D40955">
        <w:rPr>
          <w:i/>
          <w:noProof/>
        </w:rPr>
        <w:t>Proceedings of the 19th ACM Conference on Computer-Supported Cooperative Work &amp; Social Computing</w:t>
      </w:r>
      <w:r w:rsidRPr="00D40955">
        <w:rPr>
          <w:noProof/>
        </w:rPr>
        <w:t>. 2016, ACM: San Francisco, California, USA. p. 1005-1017.</w:t>
      </w:r>
    </w:p>
    <w:p w14:paraId="0B3C2BB6" w14:textId="77777777" w:rsidR="00D40955" w:rsidRPr="00D40955" w:rsidRDefault="00D40955" w:rsidP="00D40955">
      <w:pPr>
        <w:pStyle w:val="EndNoteBibliography"/>
        <w:spacing w:after="0"/>
        <w:ind w:left="720" w:hanging="720"/>
        <w:rPr>
          <w:noProof/>
        </w:rPr>
      </w:pPr>
      <w:r w:rsidRPr="00D40955">
        <w:rPr>
          <w:noProof/>
        </w:rPr>
        <w:t>5.</w:t>
      </w:r>
      <w:r w:rsidRPr="00D40955">
        <w:rPr>
          <w:noProof/>
        </w:rPr>
        <w:tab/>
        <w:t xml:space="preserve">Soloway, E., M. Guzdial, and K.E. Hay, </w:t>
      </w:r>
      <w:r w:rsidRPr="00D40955">
        <w:rPr>
          <w:i/>
          <w:noProof/>
        </w:rPr>
        <w:t>Learner-centered design: the challenge for HCI in the 21st century.</w:t>
      </w:r>
      <w:r w:rsidRPr="00D40955">
        <w:rPr>
          <w:noProof/>
        </w:rPr>
        <w:t xml:space="preserve"> interactions, 1994. </w:t>
      </w:r>
      <w:r w:rsidRPr="00D40955">
        <w:rPr>
          <w:b/>
          <w:noProof/>
        </w:rPr>
        <w:t>1</w:t>
      </w:r>
      <w:r w:rsidRPr="00D40955">
        <w:rPr>
          <w:noProof/>
        </w:rPr>
        <w:t>(2): p. 36-48.</w:t>
      </w:r>
    </w:p>
    <w:p w14:paraId="5B9AD7BE" w14:textId="77777777" w:rsidR="00D40955" w:rsidRPr="00D40955" w:rsidRDefault="00D40955" w:rsidP="00D40955">
      <w:pPr>
        <w:pStyle w:val="EndNoteBibliography"/>
        <w:spacing w:after="0"/>
        <w:ind w:left="720" w:hanging="720"/>
        <w:rPr>
          <w:noProof/>
        </w:rPr>
      </w:pPr>
      <w:r w:rsidRPr="00D40955">
        <w:rPr>
          <w:noProof/>
        </w:rPr>
        <w:t>6.</w:t>
      </w:r>
      <w:r w:rsidRPr="00D40955">
        <w:rPr>
          <w:noProof/>
        </w:rPr>
        <w:tab/>
        <w:t xml:space="preserve">Luther, K., et al., </w:t>
      </w:r>
      <w:r w:rsidRPr="00D40955">
        <w:rPr>
          <w:i/>
          <w:noProof/>
        </w:rPr>
        <w:t>Structuring, Aggregating, and Evaluating Crowdsourced Design Critique</w:t>
      </w:r>
      <w:r w:rsidRPr="00D40955">
        <w:rPr>
          <w:noProof/>
        </w:rPr>
        <w:t xml:space="preserve">, in </w:t>
      </w:r>
      <w:r w:rsidRPr="00D40955">
        <w:rPr>
          <w:i/>
          <w:noProof/>
        </w:rPr>
        <w:t>Proceedings of the 18th ACM Conference on Computer Supported Cooperative Work &amp;#38; Social Computing</w:t>
      </w:r>
      <w:r w:rsidRPr="00D40955">
        <w:rPr>
          <w:noProof/>
        </w:rPr>
        <w:t>. 2015, ACM: Vancouver, BC, Canada. p. 473-485.</w:t>
      </w:r>
    </w:p>
    <w:p w14:paraId="4410BD02" w14:textId="77777777" w:rsidR="00D40955" w:rsidRPr="00D40955" w:rsidRDefault="00D40955" w:rsidP="00D40955">
      <w:pPr>
        <w:pStyle w:val="EndNoteBibliography"/>
        <w:spacing w:after="0"/>
        <w:ind w:left="720" w:hanging="720"/>
        <w:rPr>
          <w:noProof/>
        </w:rPr>
      </w:pPr>
      <w:r w:rsidRPr="00D40955">
        <w:rPr>
          <w:noProof/>
        </w:rPr>
        <w:t>7.</w:t>
      </w:r>
      <w:r w:rsidRPr="00D40955">
        <w:rPr>
          <w:noProof/>
        </w:rPr>
        <w:tab/>
        <w:t xml:space="preserve">Greenberg, M.D., M.W. Easterday, and E.M. Gerber, </w:t>
      </w:r>
      <w:r w:rsidRPr="00D40955">
        <w:rPr>
          <w:i/>
          <w:noProof/>
        </w:rPr>
        <w:t>Critiki: A Scaffolded Approach to Gathering Design Feedback from Paid Crowdworkers</w:t>
      </w:r>
      <w:r w:rsidRPr="00D40955">
        <w:rPr>
          <w:noProof/>
        </w:rPr>
        <w:t xml:space="preserve">, in </w:t>
      </w:r>
      <w:r w:rsidRPr="00D40955">
        <w:rPr>
          <w:i/>
          <w:noProof/>
        </w:rPr>
        <w:t>Proceedings of the 2015 ACM SIGCHI Conference on Creativity and Cognition</w:t>
      </w:r>
      <w:r w:rsidRPr="00D40955">
        <w:rPr>
          <w:noProof/>
        </w:rPr>
        <w:t>. 2015, ACM: Glasgow, United Kingdom. p. 235-244.</w:t>
      </w:r>
    </w:p>
    <w:p w14:paraId="360084BA" w14:textId="77777777" w:rsidR="00D40955" w:rsidRPr="00D40955" w:rsidRDefault="00D40955" w:rsidP="00D40955">
      <w:pPr>
        <w:pStyle w:val="EndNoteBibliography"/>
        <w:spacing w:after="0"/>
        <w:ind w:left="720" w:hanging="720"/>
        <w:rPr>
          <w:noProof/>
        </w:rPr>
      </w:pPr>
      <w:r w:rsidRPr="00D40955">
        <w:rPr>
          <w:noProof/>
        </w:rPr>
        <w:t>8.</w:t>
      </w:r>
      <w:r w:rsidRPr="00D40955">
        <w:rPr>
          <w:noProof/>
        </w:rPr>
        <w:tab/>
        <w:t xml:space="preserve">Hicks, C.M., et al., </w:t>
      </w:r>
      <w:r w:rsidRPr="00D40955">
        <w:rPr>
          <w:i/>
          <w:noProof/>
        </w:rPr>
        <w:t>Framing Feedback: Choosing Review Environment Features that Support High Quality Peer Assessment</w:t>
      </w:r>
      <w:r w:rsidRPr="00D40955">
        <w:rPr>
          <w:noProof/>
        </w:rPr>
        <w:t xml:space="preserve">, in </w:t>
      </w:r>
      <w:r w:rsidRPr="00D40955">
        <w:rPr>
          <w:i/>
          <w:noProof/>
        </w:rPr>
        <w:t>Proceedings of the 2016 CHI Conference on Human Factors in Computing Systems</w:t>
      </w:r>
      <w:r w:rsidRPr="00D40955">
        <w:rPr>
          <w:noProof/>
        </w:rPr>
        <w:t>. 2016, ACM: Santa Clara, California, USA. p. 458-469.</w:t>
      </w:r>
    </w:p>
    <w:p w14:paraId="47EBCA4F" w14:textId="77777777" w:rsidR="00D40955" w:rsidRPr="00D40955" w:rsidRDefault="00D40955" w:rsidP="00D40955">
      <w:pPr>
        <w:pStyle w:val="EndNoteBibliography"/>
        <w:spacing w:after="0"/>
        <w:ind w:left="720" w:hanging="720"/>
        <w:rPr>
          <w:noProof/>
        </w:rPr>
      </w:pPr>
      <w:r w:rsidRPr="00D40955">
        <w:rPr>
          <w:noProof/>
        </w:rPr>
        <w:t>9.</w:t>
      </w:r>
      <w:r w:rsidRPr="00D40955">
        <w:rPr>
          <w:noProof/>
        </w:rPr>
        <w:tab/>
        <w:t xml:space="preserve">Willett, W., J. Heer, and M. Agrawala, </w:t>
      </w:r>
      <w:r w:rsidRPr="00D40955">
        <w:rPr>
          <w:i/>
          <w:noProof/>
        </w:rPr>
        <w:t>Strategies for crowdsourcing social data analysis</w:t>
      </w:r>
      <w:r w:rsidRPr="00D40955">
        <w:rPr>
          <w:noProof/>
        </w:rPr>
        <w:t xml:space="preserve">, in </w:t>
      </w:r>
      <w:r w:rsidRPr="00D40955">
        <w:rPr>
          <w:i/>
          <w:noProof/>
        </w:rPr>
        <w:t>Proceedings of the SIGCHI Conference on Human Factors in Computing Systems</w:t>
      </w:r>
      <w:r w:rsidRPr="00D40955">
        <w:rPr>
          <w:noProof/>
        </w:rPr>
        <w:t>. 2012, ACM: Austin, Texas, USA. p. 227-236.</w:t>
      </w:r>
    </w:p>
    <w:p w14:paraId="4D406975" w14:textId="77777777" w:rsidR="00D40955" w:rsidRPr="00D40955" w:rsidRDefault="00D40955" w:rsidP="00D40955">
      <w:pPr>
        <w:pStyle w:val="EndNoteBibliography"/>
        <w:spacing w:after="0"/>
        <w:ind w:left="720" w:hanging="720"/>
        <w:rPr>
          <w:noProof/>
        </w:rPr>
      </w:pPr>
      <w:r w:rsidRPr="00D40955">
        <w:rPr>
          <w:noProof/>
        </w:rPr>
        <w:t>10.</w:t>
      </w:r>
      <w:r w:rsidRPr="00D40955">
        <w:rPr>
          <w:noProof/>
        </w:rPr>
        <w:tab/>
        <w:t xml:space="preserve">Tohidi, M., et al., </w:t>
      </w:r>
      <w:r w:rsidRPr="00D40955">
        <w:rPr>
          <w:i/>
          <w:noProof/>
        </w:rPr>
        <w:t>Getting the right design and the design right</w:t>
      </w:r>
      <w:r w:rsidRPr="00D40955">
        <w:rPr>
          <w:noProof/>
        </w:rPr>
        <w:t xml:space="preserve">, in </w:t>
      </w:r>
      <w:r w:rsidRPr="00D40955">
        <w:rPr>
          <w:i/>
          <w:noProof/>
        </w:rPr>
        <w:t>Proceedings of the SIGCHI Conference on Human Factors in Computing Systems</w:t>
      </w:r>
      <w:r w:rsidRPr="00D40955">
        <w:rPr>
          <w:noProof/>
        </w:rPr>
        <w:t>. 2006, ACM: Montr&amp;#233;al, Qu&amp;#233;bec, Canada. p. 1243-1252.</w:t>
      </w:r>
    </w:p>
    <w:p w14:paraId="0A0A9119" w14:textId="77777777" w:rsidR="00D40955" w:rsidRPr="00D40955" w:rsidRDefault="00D40955" w:rsidP="00D40955">
      <w:pPr>
        <w:pStyle w:val="EndNoteBibliography"/>
        <w:spacing w:after="0"/>
        <w:ind w:left="720" w:hanging="720"/>
        <w:rPr>
          <w:noProof/>
        </w:rPr>
      </w:pPr>
      <w:r w:rsidRPr="00D40955">
        <w:rPr>
          <w:noProof/>
        </w:rPr>
        <w:t>11.</w:t>
      </w:r>
      <w:r w:rsidRPr="00D40955">
        <w:rPr>
          <w:noProof/>
        </w:rPr>
        <w:tab/>
        <w:t xml:space="preserve">Smith, S.M., Ward, T.B., and Schumacher, J.S., </w:t>
      </w:r>
      <w:r w:rsidRPr="00D40955">
        <w:rPr>
          <w:i/>
          <w:noProof/>
        </w:rPr>
        <w:t>Constraining effects of examples in a creative generation task.</w:t>
      </w:r>
      <w:r w:rsidRPr="00D40955">
        <w:rPr>
          <w:noProof/>
        </w:rPr>
        <w:t xml:space="preserve"> Memory &amp; Cognition, 1993. </w:t>
      </w:r>
      <w:r w:rsidRPr="00D40955">
        <w:rPr>
          <w:b/>
          <w:noProof/>
        </w:rPr>
        <w:t>21</w:t>
      </w:r>
      <w:r w:rsidRPr="00D40955">
        <w:rPr>
          <w:noProof/>
        </w:rPr>
        <w:t>(6): p. 837-845.</w:t>
      </w:r>
    </w:p>
    <w:p w14:paraId="41ADC81C" w14:textId="50926392" w:rsidR="00D40955" w:rsidRPr="00D40955" w:rsidRDefault="00D40955" w:rsidP="00D40955">
      <w:pPr>
        <w:pStyle w:val="EndNoteBibliography"/>
        <w:spacing w:after="0"/>
        <w:ind w:left="720" w:hanging="720"/>
        <w:rPr>
          <w:noProof/>
        </w:rPr>
      </w:pPr>
      <w:r w:rsidRPr="00D40955">
        <w:rPr>
          <w:noProof/>
        </w:rPr>
        <w:t>12.</w:t>
      </w:r>
      <w:r w:rsidRPr="00D40955">
        <w:rPr>
          <w:noProof/>
        </w:rPr>
        <w:tab/>
      </w:r>
      <w:r w:rsidRPr="00D40955">
        <w:rPr>
          <w:i/>
          <w:noProof/>
        </w:rPr>
        <w:t>Reddit</w:t>
      </w:r>
      <w:r w:rsidRPr="00D40955">
        <w:rPr>
          <w:noProof/>
        </w:rPr>
        <w:t xml:space="preserve">. Available from: </w:t>
      </w:r>
      <w:hyperlink r:id="rId17" w:history="1">
        <w:r w:rsidRPr="00D40955">
          <w:rPr>
            <w:rStyle w:val="Hyperlink"/>
            <w:noProof/>
          </w:rPr>
          <w:t>https://www.reddit.com/r/design_critiques</w:t>
        </w:r>
      </w:hyperlink>
      <w:r w:rsidRPr="00D40955">
        <w:rPr>
          <w:noProof/>
        </w:rPr>
        <w:t>.</w:t>
      </w:r>
    </w:p>
    <w:p w14:paraId="0DEFCAF7" w14:textId="77777777" w:rsidR="00D40955" w:rsidRPr="00D40955" w:rsidRDefault="00D40955" w:rsidP="00D40955">
      <w:pPr>
        <w:pStyle w:val="EndNoteBibliography"/>
        <w:spacing w:after="0"/>
        <w:ind w:left="720" w:hanging="720"/>
        <w:rPr>
          <w:i/>
          <w:noProof/>
        </w:rPr>
      </w:pPr>
      <w:r w:rsidRPr="00D40955">
        <w:rPr>
          <w:noProof/>
        </w:rPr>
        <w:t>13.</w:t>
      </w:r>
      <w:r w:rsidRPr="00D40955">
        <w:rPr>
          <w:noProof/>
        </w:rPr>
        <w:tab/>
      </w:r>
      <w:r w:rsidRPr="00D40955">
        <w:rPr>
          <w:i/>
          <w:noProof/>
        </w:rPr>
        <w:t>Red Pen.</w:t>
      </w:r>
    </w:p>
    <w:p w14:paraId="0BA4C437" w14:textId="77777777" w:rsidR="00D40955" w:rsidRPr="00D40955" w:rsidRDefault="00D40955" w:rsidP="00D40955">
      <w:pPr>
        <w:pStyle w:val="EndNoteBibliography"/>
        <w:spacing w:after="0"/>
        <w:ind w:left="720" w:hanging="720"/>
        <w:rPr>
          <w:i/>
          <w:noProof/>
        </w:rPr>
      </w:pPr>
      <w:r w:rsidRPr="00D40955">
        <w:rPr>
          <w:noProof/>
        </w:rPr>
        <w:t>14.</w:t>
      </w:r>
      <w:r w:rsidRPr="00D40955">
        <w:rPr>
          <w:noProof/>
        </w:rPr>
        <w:tab/>
      </w:r>
      <w:r w:rsidRPr="00D40955">
        <w:rPr>
          <w:i/>
          <w:noProof/>
        </w:rPr>
        <w:t>Dribble.</w:t>
      </w:r>
    </w:p>
    <w:p w14:paraId="236749EA" w14:textId="77777777" w:rsidR="00D40955" w:rsidRPr="00D40955" w:rsidRDefault="00D40955" w:rsidP="00D40955">
      <w:pPr>
        <w:pStyle w:val="EndNoteBibliography"/>
        <w:spacing w:after="0"/>
        <w:ind w:left="720" w:hanging="720"/>
        <w:rPr>
          <w:noProof/>
        </w:rPr>
      </w:pPr>
      <w:r w:rsidRPr="00D40955">
        <w:rPr>
          <w:noProof/>
        </w:rPr>
        <w:t>15.</w:t>
      </w:r>
      <w:r w:rsidRPr="00D40955">
        <w:rPr>
          <w:noProof/>
        </w:rPr>
        <w:tab/>
        <w:t xml:space="preserve">Siangliulue, P., et al., </w:t>
      </w:r>
      <w:r w:rsidRPr="00D40955">
        <w:rPr>
          <w:i/>
          <w:noProof/>
        </w:rPr>
        <w:t>Providing Timely Examples Improves the Quantity and Quality of Generated Ideas</w:t>
      </w:r>
      <w:r w:rsidRPr="00D40955">
        <w:rPr>
          <w:noProof/>
        </w:rPr>
        <w:t xml:space="preserve">, in </w:t>
      </w:r>
      <w:r w:rsidRPr="00D40955">
        <w:rPr>
          <w:i/>
          <w:noProof/>
        </w:rPr>
        <w:t>Proceedings of the 2015 ACM SIGCHI Conference on Creativity and Cognition</w:t>
      </w:r>
      <w:r w:rsidRPr="00D40955">
        <w:rPr>
          <w:noProof/>
        </w:rPr>
        <w:t>. 2015, ACM: Glasgow, United Kingdom. p. 83-92.</w:t>
      </w:r>
    </w:p>
    <w:p w14:paraId="1A603FC0" w14:textId="77777777" w:rsidR="00D40955" w:rsidRPr="00D40955" w:rsidRDefault="00D40955" w:rsidP="00D40955">
      <w:pPr>
        <w:pStyle w:val="EndNoteBibliography"/>
        <w:spacing w:after="0"/>
        <w:ind w:left="720" w:hanging="720"/>
        <w:rPr>
          <w:i/>
          <w:noProof/>
        </w:rPr>
      </w:pPr>
      <w:r w:rsidRPr="00D40955">
        <w:rPr>
          <w:noProof/>
        </w:rPr>
        <w:t>16.</w:t>
      </w:r>
      <w:r w:rsidRPr="00D40955">
        <w:rPr>
          <w:noProof/>
        </w:rPr>
        <w:tab/>
      </w:r>
      <w:r w:rsidRPr="00D40955">
        <w:rPr>
          <w:i/>
          <w:noProof/>
        </w:rPr>
        <w:t>Adobe Acrobat.</w:t>
      </w:r>
    </w:p>
    <w:p w14:paraId="03BA3A65" w14:textId="77777777" w:rsidR="00D40955" w:rsidRPr="00D40955" w:rsidRDefault="00D40955" w:rsidP="00D40955">
      <w:pPr>
        <w:pStyle w:val="EndNoteBibliography"/>
        <w:spacing w:after="0"/>
        <w:ind w:left="720" w:hanging="720"/>
        <w:rPr>
          <w:noProof/>
        </w:rPr>
      </w:pPr>
      <w:r w:rsidRPr="00D40955">
        <w:rPr>
          <w:noProof/>
        </w:rPr>
        <w:t>17.</w:t>
      </w:r>
      <w:r w:rsidRPr="00D40955">
        <w:rPr>
          <w:noProof/>
        </w:rPr>
        <w:tab/>
        <w:t xml:space="preserve">Dannels, D.P., and Martin, K. N., </w:t>
      </w:r>
      <w:r w:rsidRPr="00D40955">
        <w:rPr>
          <w:i/>
          <w:noProof/>
        </w:rPr>
        <w:t>Critiquing critiques a genre analysis of feedback across novice to expert design studios.</w:t>
      </w:r>
      <w:r w:rsidRPr="00D40955">
        <w:rPr>
          <w:noProof/>
        </w:rPr>
        <w:t xml:space="preserve"> Jo. Bus. &amp; Tech. Comm. , 2008. </w:t>
      </w:r>
      <w:r w:rsidRPr="00D40955">
        <w:rPr>
          <w:b/>
          <w:noProof/>
        </w:rPr>
        <w:t>22</w:t>
      </w:r>
      <w:r w:rsidRPr="00D40955">
        <w:rPr>
          <w:noProof/>
        </w:rPr>
        <w:t>(2).</w:t>
      </w:r>
    </w:p>
    <w:p w14:paraId="461D29DF" w14:textId="77777777" w:rsidR="00D40955" w:rsidRPr="00D40955" w:rsidRDefault="00D40955" w:rsidP="00D40955">
      <w:pPr>
        <w:pStyle w:val="EndNoteBibliography"/>
        <w:ind w:left="720" w:hanging="720"/>
        <w:rPr>
          <w:noProof/>
        </w:rPr>
      </w:pPr>
      <w:r w:rsidRPr="00D40955">
        <w:rPr>
          <w:noProof/>
        </w:rPr>
        <w:lastRenderedPageBreak/>
        <w:t>18.</w:t>
      </w:r>
      <w:r w:rsidRPr="00D40955">
        <w:rPr>
          <w:noProof/>
        </w:rPr>
        <w:tab/>
        <w:t xml:space="preserve">Gero, J.S., </w:t>
      </w:r>
      <w:r w:rsidRPr="00D40955">
        <w:rPr>
          <w:i/>
          <w:noProof/>
        </w:rPr>
        <w:t>Fixation and Commitment While Designing and its Measurement.</w:t>
      </w:r>
      <w:r w:rsidRPr="00D40955">
        <w:rPr>
          <w:noProof/>
        </w:rPr>
        <w:t xml:space="preserve"> The Journal of Creative Behavior, 2011. </w:t>
      </w:r>
      <w:r w:rsidRPr="00D40955">
        <w:rPr>
          <w:b/>
          <w:noProof/>
        </w:rPr>
        <w:t>45</w:t>
      </w:r>
      <w:r w:rsidRPr="00D40955">
        <w:rPr>
          <w:noProof/>
        </w:rPr>
        <w:t>(2): p. 108-115.</w:t>
      </w:r>
    </w:p>
    <w:p w14:paraId="3EA8E468" w14:textId="1A5EE8FE" w:rsidR="0085396C" w:rsidRDefault="005265B4" w:rsidP="00D655AA">
      <w:pPr>
        <w:pStyle w:val="References"/>
        <w:numPr>
          <w:ilvl w:val="0"/>
          <w:numId w:val="0"/>
        </w:numPr>
      </w:pPr>
      <w:r>
        <w:fldChar w:fldCharType="end"/>
      </w:r>
    </w:p>
    <w:sectPr w:rsidR="0085396C" w:rsidSect="006B1D5B">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6426E" w14:textId="77777777" w:rsidR="00A05715" w:rsidRDefault="00A05715">
      <w:r>
        <w:separator/>
      </w:r>
    </w:p>
  </w:endnote>
  <w:endnote w:type="continuationSeparator" w:id="0">
    <w:p w14:paraId="1CF0762A" w14:textId="77777777" w:rsidR="00A05715" w:rsidRDefault="00A057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4B7BF" w14:textId="77777777" w:rsidR="00A05715" w:rsidRDefault="00A05715" w:rsidP="00443E9F">
      <w:pPr>
        <w:spacing w:after="0"/>
      </w:pPr>
      <w:r>
        <w:separator/>
      </w:r>
    </w:p>
  </w:footnote>
  <w:footnote w:type="continuationSeparator" w:id="0">
    <w:p w14:paraId="2F6CA82F" w14:textId="77777777" w:rsidR="00A05715" w:rsidRDefault="00A05715"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item&gt;26&lt;/item&gt;&lt;/record-ids&gt;&lt;/item&gt;&lt;/Libraries&gt;"/>
  </w:docVars>
  <w:rsids>
    <w:rsidRoot w:val="004F7602"/>
    <w:rsid w:val="00000E15"/>
    <w:rsid w:val="000014BC"/>
    <w:rsid w:val="00002BA7"/>
    <w:rsid w:val="0000341F"/>
    <w:rsid w:val="000100BD"/>
    <w:rsid w:val="00012912"/>
    <w:rsid w:val="00013026"/>
    <w:rsid w:val="0001659E"/>
    <w:rsid w:val="00016E56"/>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192"/>
    <w:rsid w:val="000867E2"/>
    <w:rsid w:val="00087185"/>
    <w:rsid w:val="00093FD6"/>
    <w:rsid w:val="000943FC"/>
    <w:rsid w:val="00094C85"/>
    <w:rsid w:val="000951D1"/>
    <w:rsid w:val="000A249C"/>
    <w:rsid w:val="000A318F"/>
    <w:rsid w:val="000A3852"/>
    <w:rsid w:val="000A5840"/>
    <w:rsid w:val="000A7E78"/>
    <w:rsid w:val="000A7F65"/>
    <w:rsid w:val="000B0F90"/>
    <w:rsid w:val="000B2839"/>
    <w:rsid w:val="000B451C"/>
    <w:rsid w:val="000B600A"/>
    <w:rsid w:val="000B6A11"/>
    <w:rsid w:val="000B72DA"/>
    <w:rsid w:val="000B7BA6"/>
    <w:rsid w:val="000C1458"/>
    <w:rsid w:val="000C7C25"/>
    <w:rsid w:val="000C7FB5"/>
    <w:rsid w:val="000D3E60"/>
    <w:rsid w:val="000D6864"/>
    <w:rsid w:val="000E43D0"/>
    <w:rsid w:val="000E4445"/>
    <w:rsid w:val="000E5328"/>
    <w:rsid w:val="000E53CA"/>
    <w:rsid w:val="000E60D3"/>
    <w:rsid w:val="000E6E2F"/>
    <w:rsid w:val="000F19BD"/>
    <w:rsid w:val="000F4B8F"/>
    <w:rsid w:val="0010082E"/>
    <w:rsid w:val="001016D4"/>
    <w:rsid w:val="0010210D"/>
    <w:rsid w:val="00103A63"/>
    <w:rsid w:val="00105FFD"/>
    <w:rsid w:val="00107656"/>
    <w:rsid w:val="001105CA"/>
    <w:rsid w:val="00114577"/>
    <w:rsid w:val="001173BF"/>
    <w:rsid w:val="0011749E"/>
    <w:rsid w:val="00121EE5"/>
    <w:rsid w:val="00122D9C"/>
    <w:rsid w:val="00123CFD"/>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B66B7"/>
    <w:rsid w:val="001B7733"/>
    <w:rsid w:val="001C2A81"/>
    <w:rsid w:val="001C4F01"/>
    <w:rsid w:val="001C5B62"/>
    <w:rsid w:val="001C6D73"/>
    <w:rsid w:val="001C7280"/>
    <w:rsid w:val="001D29E1"/>
    <w:rsid w:val="001E27EC"/>
    <w:rsid w:val="001E3596"/>
    <w:rsid w:val="001E3ABB"/>
    <w:rsid w:val="001E3C09"/>
    <w:rsid w:val="001E42A9"/>
    <w:rsid w:val="001E5C50"/>
    <w:rsid w:val="001E61C4"/>
    <w:rsid w:val="001F042A"/>
    <w:rsid w:val="001F062E"/>
    <w:rsid w:val="001F1053"/>
    <w:rsid w:val="001F192A"/>
    <w:rsid w:val="001F40BF"/>
    <w:rsid w:val="001F4884"/>
    <w:rsid w:val="001F4B3C"/>
    <w:rsid w:val="0020192F"/>
    <w:rsid w:val="00201A97"/>
    <w:rsid w:val="002022E4"/>
    <w:rsid w:val="002028D3"/>
    <w:rsid w:val="0020406A"/>
    <w:rsid w:val="00204A66"/>
    <w:rsid w:val="00207144"/>
    <w:rsid w:val="00207505"/>
    <w:rsid w:val="00210191"/>
    <w:rsid w:val="00214551"/>
    <w:rsid w:val="00223FB7"/>
    <w:rsid w:val="00227741"/>
    <w:rsid w:val="00230337"/>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9352C"/>
    <w:rsid w:val="002A6E06"/>
    <w:rsid w:val="002A703E"/>
    <w:rsid w:val="002C0B0D"/>
    <w:rsid w:val="002C1B8B"/>
    <w:rsid w:val="002C3318"/>
    <w:rsid w:val="002C4DCC"/>
    <w:rsid w:val="002D044A"/>
    <w:rsid w:val="002D41E8"/>
    <w:rsid w:val="002E4B97"/>
    <w:rsid w:val="002E55B4"/>
    <w:rsid w:val="002E5784"/>
    <w:rsid w:val="002E6D7F"/>
    <w:rsid w:val="002E7D51"/>
    <w:rsid w:val="002F15BB"/>
    <w:rsid w:val="002F3599"/>
    <w:rsid w:val="002F61EC"/>
    <w:rsid w:val="002F7A09"/>
    <w:rsid w:val="002F7FAF"/>
    <w:rsid w:val="0030136C"/>
    <w:rsid w:val="00305325"/>
    <w:rsid w:val="0030779A"/>
    <w:rsid w:val="00310376"/>
    <w:rsid w:val="00311723"/>
    <w:rsid w:val="003123C3"/>
    <w:rsid w:val="00312D30"/>
    <w:rsid w:val="0031346A"/>
    <w:rsid w:val="0031442B"/>
    <w:rsid w:val="00316C51"/>
    <w:rsid w:val="00316F14"/>
    <w:rsid w:val="00317C4A"/>
    <w:rsid w:val="00324E1C"/>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90901"/>
    <w:rsid w:val="0039156C"/>
    <w:rsid w:val="003948CB"/>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71C"/>
    <w:rsid w:val="0047053F"/>
    <w:rsid w:val="004772D3"/>
    <w:rsid w:val="00480565"/>
    <w:rsid w:val="00480F4B"/>
    <w:rsid w:val="00480F98"/>
    <w:rsid w:val="004820BB"/>
    <w:rsid w:val="00482C3D"/>
    <w:rsid w:val="00484C06"/>
    <w:rsid w:val="00485651"/>
    <w:rsid w:val="004901DE"/>
    <w:rsid w:val="00493EDB"/>
    <w:rsid w:val="004974C3"/>
    <w:rsid w:val="004A2BAB"/>
    <w:rsid w:val="004A6B46"/>
    <w:rsid w:val="004B034E"/>
    <w:rsid w:val="004B22A5"/>
    <w:rsid w:val="004B241B"/>
    <w:rsid w:val="004B35DA"/>
    <w:rsid w:val="004B4E2C"/>
    <w:rsid w:val="004B5AF6"/>
    <w:rsid w:val="004B62DB"/>
    <w:rsid w:val="004B7AD9"/>
    <w:rsid w:val="004C26A5"/>
    <w:rsid w:val="004C3AB4"/>
    <w:rsid w:val="004C70B5"/>
    <w:rsid w:val="004D0A87"/>
    <w:rsid w:val="004D345A"/>
    <w:rsid w:val="004D6D91"/>
    <w:rsid w:val="004D6FE2"/>
    <w:rsid w:val="004E1B09"/>
    <w:rsid w:val="004E308E"/>
    <w:rsid w:val="004E6197"/>
    <w:rsid w:val="004E6530"/>
    <w:rsid w:val="004E6545"/>
    <w:rsid w:val="004E7AD4"/>
    <w:rsid w:val="004F00BB"/>
    <w:rsid w:val="004F0FC6"/>
    <w:rsid w:val="004F13BF"/>
    <w:rsid w:val="004F18FF"/>
    <w:rsid w:val="004F4145"/>
    <w:rsid w:val="004F458F"/>
    <w:rsid w:val="004F5754"/>
    <w:rsid w:val="004F5C6D"/>
    <w:rsid w:val="004F7602"/>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9AF"/>
    <w:rsid w:val="00540BE9"/>
    <w:rsid w:val="00541E5C"/>
    <w:rsid w:val="00544EFC"/>
    <w:rsid w:val="00545BC2"/>
    <w:rsid w:val="00547E53"/>
    <w:rsid w:val="00551456"/>
    <w:rsid w:val="005523FD"/>
    <w:rsid w:val="00552C72"/>
    <w:rsid w:val="00553092"/>
    <w:rsid w:val="00553107"/>
    <w:rsid w:val="00554FF0"/>
    <w:rsid w:val="00560E90"/>
    <w:rsid w:val="0056487B"/>
    <w:rsid w:val="005720FB"/>
    <w:rsid w:val="005724DA"/>
    <w:rsid w:val="00575AE9"/>
    <w:rsid w:val="005778E9"/>
    <w:rsid w:val="00583589"/>
    <w:rsid w:val="005848D7"/>
    <w:rsid w:val="00586FE5"/>
    <w:rsid w:val="00587B87"/>
    <w:rsid w:val="005910F2"/>
    <w:rsid w:val="00591C69"/>
    <w:rsid w:val="005952DB"/>
    <w:rsid w:val="005A1DB7"/>
    <w:rsid w:val="005A2204"/>
    <w:rsid w:val="005A2C27"/>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75"/>
    <w:rsid w:val="005F3AE4"/>
    <w:rsid w:val="006012FD"/>
    <w:rsid w:val="006048E3"/>
    <w:rsid w:val="0061007B"/>
    <w:rsid w:val="00610618"/>
    <w:rsid w:val="006127F1"/>
    <w:rsid w:val="00613D18"/>
    <w:rsid w:val="006151D0"/>
    <w:rsid w:val="006269FF"/>
    <w:rsid w:val="00626F42"/>
    <w:rsid w:val="00627420"/>
    <w:rsid w:val="00627725"/>
    <w:rsid w:val="00630954"/>
    <w:rsid w:val="00632F1C"/>
    <w:rsid w:val="006335C3"/>
    <w:rsid w:val="00634D22"/>
    <w:rsid w:val="006360A1"/>
    <w:rsid w:val="00637F04"/>
    <w:rsid w:val="00641159"/>
    <w:rsid w:val="006445F0"/>
    <w:rsid w:val="006456F6"/>
    <w:rsid w:val="006605AF"/>
    <w:rsid w:val="006619D3"/>
    <w:rsid w:val="00663A28"/>
    <w:rsid w:val="00664E1A"/>
    <w:rsid w:val="00667475"/>
    <w:rsid w:val="00672138"/>
    <w:rsid w:val="0067248E"/>
    <w:rsid w:val="00677513"/>
    <w:rsid w:val="00682A84"/>
    <w:rsid w:val="0068302B"/>
    <w:rsid w:val="00684624"/>
    <w:rsid w:val="00684747"/>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4F75"/>
    <w:rsid w:val="0076537E"/>
    <w:rsid w:val="007673B8"/>
    <w:rsid w:val="00770435"/>
    <w:rsid w:val="00772944"/>
    <w:rsid w:val="00773AA4"/>
    <w:rsid w:val="00775ACC"/>
    <w:rsid w:val="007776C8"/>
    <w:rsid w:val="00782280"/>
    <w:rsid w:val="00791244"/>
    <w:rsid w:val="00796F05"/>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587A"/>
    <w:rsid w:val="007F0BDF"/>
    <w:rsid w:val="007F61EF"/>
    <w:rsid w:val="007F6373"/>
    <w:rsid w:val="007F645F"/>
    <w:rsid w:val="008070F0"/>
    <w:rsid w:val="008109CC"/>
    <w:rsid w:val="008134A2"/>
    <w:rsid w:val="0081367D"/>
    <w:rsid w:val="0081465F"/>
    <w:rsid w:val="008153EC"/>
    <w:rsid w:val="00815E10"/>
    <w:rsid w:val="00816550"/>
    <w:rsid w:val="00820860"/>
    <w:rsid w:val="00824324"/>
    <w:rsid w:val="00831290"/>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2676"/>
    <w:rsid w:val="0091300F"/>
    <w:rsid w:val="00913583"/>
    <w:rsid w:val="0091496A"/>
    <w:rsid w:val="00916282"/>
    <w:rsid w:val="00917C38"/>
    <w:rsid w:val="00920110"/>
    <w:rsid w:val="00923416"/>
    <w:rsid w:val="0092719A"/>
    <w:rsid w:val="00932F14"/>
    <w:rsid w:val="00934D28"/>
    <w:rsid w:val="009375E5"/>
    <w:rsid w:val="009402CA"/>
    <w:rsid w:val="009433A9"/>
    <w:rsid w:val="00947643"/>
    <w:rsid w:val="00947C60"/>
    <w:rsid w:val="00953949"/>
    <w:rsid w:val="00954859"/>
    <w:rsid w:val="0095794B"/>
    <w:rsid w:val="00961A13"/>
    <w:rsid w:val="00962CD7"/>
    <w:rsid w:val="00964432"/>
    <w:rsid w:val="0096675D"/>
    <w:rsid w:val="00981481"/>
    <w:rsid w:val="009825D6"/>
    <w:rsid w:val="009863CF"/>
    <w:rsid w:val="00990807"/>
    <w:rsid w:val="00992D8D"/>
    <w:rsid w:val="009A49DD"/>
    <w:rsid w:val="009A62ED"/>
    <w:rsid w:val="009B4CAF"/>
    <w:rsid w:val="009C2BFC"/>
    <w:rsid w:val="009C58DA"/>
    <w:rsid w:val="009C6DF7"/>
    <w:rsid w:val="009D0329"/>
    <w:rsid w:val="009D0E6F"/>
    <w:rsid w:val="009D122C"/>
    <w:rsid w:val="009D308B"/>
    <w:rsid w:val="009E1232"/>
    <w:rsid w:val="009E2885"/>
    <w:rsid w:val="009E290F"/>
    <w:rsid w:val="009E3B95"/>
    <w:rsid w:val="009E50CB"/>
    <w:rsid w:val="009E5D8A"/>
    <w:rsid w:val="009F1635"/>
    <w:rsid w:val="009F234B"/>
    <w:rsid w:val="009F2B73"/>
    <w:rsid w:val="009F4859"/>
    <w:rsid w:val="009F4CC7"/>
    <w:rsid w:val="009F7983"/>
    <w:rsid w:val="00A02EBD"/>
    <w:rsid w:val="00A0327C"/>
    <w:rsid w:val="00A03CDD"/>
    <w:rsid w:val="00A05715"/>
    <w:rsid w:val="00A1121A"/>
    <w:rsid w:val="00A1173C"/>
    <w:rsid w:val="00A123E9"/>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F347A"/>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3E56"/>
    <w:rsid w:val="00B54AD1"/>
    <w:rsid w:val="00B6147B"/>
    <w:rsid w:val="00B64257"/>
    <w:rsid w:val="00B712B6"/>
    <w:rsid w:val="00B81159"/>
    <w:rsid w:val="00B82F58"/>
    <w:rsid w:val="00B85861"/>
    <w:rsid w:val="00B85EBD"/>
    <w:rsid w:val="00B87B12"/>
    <w:rsid w:val="00B94BB6"/>
    <w:rsid w:val="00BA0244"/>
    <w:rsid w:val="00BA390F"/>
    <w:rsid w:val="00BA57F0"/>
    <w:rsid w:val="00BA6268"/>
    <w:rsid w:val="00BA677D"/>
    <w:rsid w:val="00BA714B"/>
    <w:rsid w:val="00BA7A48"/>
    <w:rsid w:val="00BB0BC8"/>
    <w:rsid w:val="00BB348C"/>
    <w:rsid w:val="00BB78E2"/>
    <w:rsid w:val="00BB7F5F"/>
    <w:rsid w:val="00BC7488"/>
    <w:rsid w:val="00BD2529"/>
    <w:rsid w:val="00BE132C"/>
    <w:rsid w:val="00BE15DC"/>
    <w:rsid w:val="00BE28D4"/>
    <w:rsid w:val="00BF00C4"/>
    <w:rsid w:val="00BF1F2E"/>
    <w:rsid w:val="00BF28B9"/>
    <w:rsid w:val="00BF4875"/>
    <w:rsid w:val="00BF6B3F"/>
    <w:rsid w:val="00C04DB5"/>
    <w:rsid w:val="00C06485"/>
    <w:rsid w:val="00C07EC8"/>
    <w:rsid w:val="00C102C9"/>
    <w:rsid w:val="00C13C28"/>
    <w:rsid w:val="00C1577B"/>
    <w:rsid w:val="00C211DB"/>
    <w:rsid w:val="00C22C15"/>
    <w:rsid w:val="00C362B8"/>
    <w:rsid w:val="00C36EBC"/>
    <w:rsid w:val="00C42DF6"/>
    <w:rsid w:val="00C44235"/>
    <w:rsid w:val="00C448DA"/>
    <w:rsid w:val="00C46F7C"/>
    <w:rsid w:val="00C518B3"/>
    <w:rsid w:val="00C537E5"/>
    <w:rsid w:val="00C57A16"/>
    <w:rsid w:val="00C57DFD"/>
    <w:rsid w:val="00C60D26"/>
    <w:rsid w:val="00C61EB0"/>
    <w:rsid w:val="00C63F49"/>
    <w:rsid w:val="00C64A86"/>
    <w:rsid w:val="00C654A0"/>
    <w:rsid w:val="00C668FF"/>
    <w:rsid w:val="00C67A8C"/>
    <w:rsid w:val="00C71558"/>
    <w:rsid w:val="00C73A47"/>
    <w:rsid w:val="00C753F8"/>
    <w:rsid w:val="00C77658"/>
    <w:rsid w:val="00C80C85"/>
    <w:rsid w:val="00C8109A"/>
    <w:rsid w:val="00C82266"/>
    <w:rsid w:val="00C83F7C"/>
    <w:rsid w:val="00C83F80"/>
    <w:rsid w:val="00C852D4"/>
    <w:rsid w:val="00C94279"/>
    <w:rsid w:val="00C9494F"/>
    <w:rsid w:val="00C94F58"/>
    <w:rsid w:val="00C95549"/>
    <w:rsid w:val="00CA14C1"/>
    <w:rsid w:val="00CA1F35"/>
    <w:rsid w:val="00CA25C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18ED"/>
    <w:rsid w:val="00CD2875"/>
    <w:rsid w:val="00CD5BF4"/>
    <w:rsid w:val="00CD7D59"/>
    <w:rsid w:val="00CE162D"/>
    <w:rsid w:val="00CE18F1"/>
    <w:rsid w:val="00CE1E31"/>
    <w:rsid w:val="00CE28F2"/>
    <w:rsid w:val="00CE2E84"/>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FEB"/>
    <w:rsid w:val="00D70C4D"/>
    <w:rsid w:val="00D73638"/>
    <w:rsid w:val="00D771AC"/>
    <w:rsid w:val="00D808BD"/>
    <w:rsid w:val="00D80A16"/>
    <w:rsid w:val="00D80D64"/>
    <w:rsid w:val="00D82EAB"/>
    <w:rsid w:val="00D84763"/>
    <w:rsid w:val="00D84835"/>
    <w:rsid w:val="00D85402"/>
    <w:rsid w:val="00D86761"/>
    <w:rsid w:val="00D86D27"/>
    <w:rsid w:val="00D9042E"/>
    <w:rsid w:val="00D90F52"/>
    <w:rsid w:val="00D93431"/>
    <w:rsid w:val="00D93AAA"/>
    <w:rsid w:val="00D9407C"/>
    <w:rsid w:val="00D95498"/>
    <w:rsid w:val="00DB1643"/>
    <w:rsid w:val="00DB3B27"/>
    <w:rsid w:val="00DB5486"/>
    <w:rsid w:val="00DB7B90"/>
    <w:rsid w:val="00DC02C8"/>
    <w:rsid w:val="00DC23BD"/>
    <w:rsid w:val="00DC6AB4"/>
    <w:rsid w:val="00DC751F"/>
    <w:rsid w:val="00DD1949"/>
    <w:rsid w:val="00DD38AC"/>
    <w:rsid w:val="00DD3A56"/>
    <w:rsid w:val="00DD6504"/>
    <w:rsid w:val="00DE1746"/>
    <w:rsid w:val="00DE2758"/>
    <w:rsid w:val="00DE3B36"/>
    <w:rsid w:val="00DE4BFC"/>
    <w:rsid w:val="00DE67F9"/>
    <w:rsid w:val="00DF08A6"/>
    <w:rsid w:val="00DF2BC4"/>
    <w:rsid w:val="00DF333D"/>
    <w:rsid w:val="00DF610C"/>
    <w:rsid w:val="00DF67E0"/>
    <w:rsid w:val="00E009B2"/>
    <w:rsid w:val="00E01014"/>
    <w:rsid w:val="00E031CE"/>
    <w:rsid w:val="00E0405E"/>
    <w:rsid w:val="00E046FD"/>
    <w:rsid w:val="00E05C30"/>
    <w:rsid w:val="00E11C80"/>
    <w:rsid w:val="00E12793"/>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37B8"/>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B9B"/>
    <w:rsid w:val="00EB2323"/>
    <w:rsid w:val="00EB2F78"/>
    <w:rsid w:val="00EB3CF4"/>
    <w:rsid w:val="00EB74F1"/>
    <w:rsid w:val="00EC09B3"/>
    <w:rsid w:val="00EC54AB"/>
    <w:rsid w:val="00ED2799"/>
    <w:rsid w:val="00ED3D60"/>
    <w:rsid w:val="00ED768D"/>
    <w:rsid w:val="00EE01B2"/>
    <w:rsid w:val="00EE0595"/>
    <w:rsid w:val="00EE1407"/>
    <w:rsid w:val="00EE16AA"/>
    <w:rsid w:val="00EE31C5"/>
    <w:rsid w:val="00EE35E3"/>
    <w:rsid w:val="00EE4CD1"/>
    <w:rsid w:val="00EE77E0"/>
    <w:rsid w:val="00EF4B3A"/>
    <w:rsid w:val="00EF53FE"/>
    <w:rsid w:val="00EF561D"/>
    <w:rsid w:val="00EF6960"/>
    <w:rsid w:val="00EF6D5B"/>
    <w:rsid w:val="00F01986"/>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153D"/>
    <w:rsid w:val="00F62749"/>
    <w:rsid w:val="00F65AD1"/>
    <w:rsid w:val="00F677D0"/>
    <w:rsid w:val="00F70FB2"/>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519E"/>
    <w:rsid w:val="00FB1CBF"/>
    <w:rsid w:val="00FB5FFE"/>
    <w:rsid w:val="00FB72E7"/>
    <w:rsid w:val="00FC291A"/>
    <w:rsid w:val="00FC4C4F"/>
    <w:rsid w:val="00FC5A94"/>
    <w:rsid w:val="00FC5AB6"/>
    <w:rsid w:val="00FC78C5"/>
    <w:rsid w:val="00FD08E5"/>
    <w:rsid w:val="00FD1C77"/>
    <w:rsid w:val="00FD3E2C"/>
    <w:rsid w:val="00FD4A81"/>
    <w:rsid w:val="00FD4B4B"/>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yperlink" Target="https://www.reddit.com/r/design_critiques"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1EE77-42DE-F044-83C9-2D75787FE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Pages>
  <Words>6775</Words>
  <Characters>38622</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530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8</cp:revision>
  <cp:lastPrinted>2016-05-23T22:52:00Z</cp:lastPrinted>
  <dcterms:created xsi:type="dcterms:W3CDTF">2016-05-23T22:49:00Z</dcterms:created>
  <dcterms:modified xsi:type="dcterms:W3CDTF">2016-05-23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